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0CA2C4EF" w:rsidR="00FF30DF" w:rsidRDefault="00027290" w:rsidP="00FF30DF">
      <w:pPr>
        <w:jc w:val="center"/>
        <w:rPr>
          <w:b/>
          <w:sz w:val="32"/>
          <w:szCs w:val="32"/>
        </w:rPr>
      </w:pPr>
      <w:r>
        <w:rPr>
          <w:b/>
          <w:sz w:val="32"/>
          <w:szCs w:val="32"/>
        </w:rPr>
        <w:t>The reason w</w:t>
      </w:r>
      <w:r w:rsidR="001D2C69">
        <w:rPr>
          <w:b/>
          <w:sz w:val="32"/>
          <w:szCs w:val="32"/>
        </w:rPr>
        <w:t xml:space="preserve">hy cluster validity indices </w:t>
      </w:r>
      <w:r>
        <w:rPr>
          <w:b/>
          <w:sz w:val="32"/>
          <w:szCs w:val="32"/>
        </w:rPr>
        <w:t xml:space="preserve">are </w:t>
      </w:r>
      <w:r w:rsidR="001D2C69">
        <w:rPr>
          <w:b/>
          <w:sz w:val="32"/>
          <w:szCs w:val="32"/>
        </w:rPr>
        <w:t>wrong</w:t>
      </w:r>
    </w:p>
    <w:p w14:paraId="303E5747" w14:textId="18DFB471" w:rsidR="00FF30DF" w:rsidRDefault="00FF30DF" w:rsidP="00FF30DF">
      <w:r>
        <w:t>Eugen-Richard Ardelean</w:t>
      </w:r>
      <w:r>
        <w:rPr>
          <w:vertAlign w:val="superscript"/>
        </w:rPr>
        <w:t>1</w:t>
      </w:r>
      <w:r w:rsidR="00836EF7">
        <w:rPr>
          <w:vertAlign w:val="superscript"/>
        </w:rPr>
        <w:t>,*</w:t>
      </w:r>
      <w:r>
        <w:t xml:space="preserve">, </w:t>
      </w:r>
      <w:r w:rsidR="00906798">
        <w:t>Mircea Susca</w:t>
      </w:r>
      <w:r w:rsidR="00906798">
        <w:rPr>
          <w:vertAlign w:val="superscript"/>
        </w:rPr>
        <w:t>2</w:t>
      </w:r>
      <w:r w:rsidR="00906798">
        <w:t xml:space="preserve">, </w:t>
      </w:r>
      <w:r>
        <w:t>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3FE7EFB2" w14:textId="3B0466C4" w:rsidR="00906798" w:rsidRDefault="00B60379" w:rsidP="00906798">
      <w:r>
        <w:rPr>
          <w:vertAlign w:val="superscript"/>
        </w:rPr>
        <w:t>2</w:t>
      </w:r>
      <w:r w:rsidR="00906798">
        <w:t>Department of Automation,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5A345BFF" w14:textId="6D0994DD" w:rsidR="0075095E" w:rsidRDefault="0075095E" w:rsidP="00FF30DF">
      <w:pPr>
        <w:rPr>
          <w:bCs/>
        </w:rPr>
      </w:pPr>
      <w:r>
        <w:rPr>
          <w:bCs/>
        </w:rPr>
        <w:t xml:space="preserve">Mircea Susca: </w:t>
      </w:r>
      <w:r w:rsidRPr="0075095E">
        <w:rPr>
          <w:bCs/>
        </w:rPr>
        <w:t>0000-0001-7409-4124</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FF9A800" w:rsidR="00FF30DF" w:rsidRPr="00906798" w:rsidRDefault="00FF30DF">
      <w:r w:rsidRPr="2452C7FA">
        <w:rPr>
          <w:b/>
          <w:bCs/>
        </w:rPr>
        <w:t xml:space="preserve">Abstract: </w:t>
      </w:r>
      <w:r w:rsidR="00906798">
        <w:t xml:space="preserve">Cluster validity indices, such as Silhouette, Calinski-Harabasz, and Davies-Bouldin, are consistently used to </w:t>
      </w:r>
      <w:r w:rsidR="00651A5D">
        <w:t>evaluate the performance</w:t>
      </w:r>
      <w:r w:rsidR="005C504B">
        <w:t xml:space="preserve"> of newly developed clustering algorithms and to estimate the number of clusters. </w:t>
      </w:r>
      <w:r w:rsidR="0070509A">
        <w:t xml:space="preserve">In this work, we assess the actual validity of these indices. </w:t>
      </w:r>
    </w:p>
    <w:p w14:paraId="3C17D59E" w14:textId="682830E2" w:rsidR="00FF30DF" w:rsidRPr="003B7CC5" w:rsidRDefault="00FF30DF" w:rsidP="00FF30DF">
      <w:r w:rsidRPr="009D01A1">
        <w:rPr>
          <w:b/>
          <w:bCs/>
        </w:rPr>
        <w:t>Keywords</w:t>
      </w:r>
      <w:r>
        <w:rPr>
          <w:b/>
          <w:bCs/>
        </w:rPr>
        <w:t xml:space="preserve">: </w:t>
      </w:r>
      <w:r w:rsidR="003B7CC5">
        <w:t xml:space="preserve">cluster validity index (cvi); external clustering validation index; internal clustering validation index; clustering performance metric; clustering quality; </w:t>
      </w:r>
      <w:r w:rsidR="00AB7600">
        <w:t xml:space="preserve">cluster </w:t>
      </w:r>
      <w:r w:rsidR="00C45734">
        <w:t>analysis.</w:t>
      </w:r>
      <w:r w:rsidR="00AB7600">
        <w:t xml:space="preserve"> </w:t>
      </w:r>
    </w:p>
    <w:p w14:paraId="0BEC54E4" w14:textId="77777777" w:rsidR="00612AB0" w:rsidRDefault="00612AB0"/>
    <w:p w14:paraId="7E66C30D" w14:textId="3B293B7A" w:rsidR="00FF30DF" w:rsidRDefault="00FF30DF" w:rsidP="00FF30DF">
      <w:pPr>
        <w:pStyle w:val="Heading1"/>
      </w:pPr>
      <w:r w:rsidRPr="00FF30DF">
        <w:t>Introduction</w:t>
      </w:r>
    </w:p>
    <w:p w14:paraId="35094467" w14:textId="60F4A9FC" w:rsidR="2452C7FA" w:rsidRDefault="007B3DF7" w:rsidP="00353D0E">
      <w:pPr>
        <w:pStyle w:val="Heading2"/>
      </w:pPr>
      <w:r>
        <w:t>Validation of clustering</w:t>
      </w:r>
    </w:p>
    <w:p w14:paraId="7B08AEC1" w14:textId="77ABD5CB" w:rsidR="00A47A76" w:rsidRDefault="005E7D56" w:rsidP="00A47A76">
      <w:r>
        <w:t>Clustering is the unsupervised machine learning task of grouping data points based on similarity</w:t>
      </w:r>
      <w:r w:rsidR="00A8683E">
        <w:t xml:space="preserve"> </w:t>
      </w:r>
      <w:r w:rsidR="00A8683E">
        <w:fldChar w:fldCharType="begin"/>
      </w:r>
      <w:r w:rsidR="00B11A65">
        <w:instrText xml:space="preserve"> ADDIN ZOTERO_ITEM CSL_CITATION {"citationID":"oL8rggk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with applications spanning diverse domains, such as data mining</w:t>
      </w:r>
      <w:r w:rsidR="00A8683E">
        <w:t xml:space="preserve"> </w:t>
      </w:r>
      <w:r w:rsidR="00A8683E">
        <w:fldChar w:fldCharType="begin"/>
      </w:r>
      <w:r w:rsidR="00B11A65">
        <w:instrText xml:space="preserve"> ADDIN ZOTERO_ITEM CSL_CITATION {"citationID":"UUnpzh8v","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pattern recognition, bioinformatics, market analysis</w:t>
      </w:r>
      <w:r w:rsidR="00A8683E">
        <w:t xml:space="preserve"> </w:t>
      </w:r>
      <w:r w:rsidR="00A8683E">
        <w:fldChar w:fldCharType="begin"/>
      </w:r>
      <w:r w:rsidR="00B11A65">
        <w:instrText xml:space="preserve"> ADDIN ZOTERO_ITEM CSL_CITATION {"citationID":"bvN9mVx4","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and many others. As an inherently unsupervised technique, clustering groups sets of data points without requiring prior knowledge of class labels </w:t>
      </w:r>
      <w:r>
        <w:fldChar w:fldCharType="begin"/>
      </w:r>
      <w:r w:rsidR="00B11A65">
        <w:instrText xml:space="preserve"> ADDIN ZOTERO_ITEM CSL_CITATION {"citationID":"O2TSk0j5","properties":{"formattedCitation":"(1\\uc0\\u8211{}4)","plainCitation":"(1–4)","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1–4)</w:t>
      </w:r>
      <w:r>
        <w:fldChar w:fldCharType="end"/>
      </w:r>
      <w:r>
        <w:t xml:space="preserve"> with the target of maximizing intra-cluster similarity</w:t>
      </w:r>
      <w:r w:rsidR="00C45734">
        <w:t xml:space="preserve"> </w:t>
      </w:r>
      <w:r w:rsidR="00C45734">
        <w:fldChar w:fldCharType="begin"/>
      </w:r>
      <w:r w:rsidR="00B11A65">
        <w:instrText xml:space="preserve"> ADDIN ZOTERO_ITEM CSL_CITATION {"citationID":"sxTZw7Gy","properties":{"formattedCitation":"(5)","plainCitation":"(5)","noteIndex":0},"citationItems":[{"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C45734">
        <w:fldChar w:fldCharType="separate"/>
      </w:r>
      <w:r w:rsidR="009B523F" w:rsidRPr="009B523F">
        <w:t>(5)</w:t>
      </w:r>
      <w:r w:rsidR="00C45734">
        <w:fldChar w:fldCharType="end"/>
      </w:r>
      <w:r>
        <w:t xml:space="preserve"> and minimizing inter-cluster similarity</w:t>
      </w:r>
      <w:r w:rsidR="007E4B06">
        <w:t xml:space="preserve"> </w:t>
      </w:r>
      <w:r w:rsidR="007E4B06">
        <w:fldChar w:fldCharType="begin"/>
      </w:r>
      <w:r w:rsidR="00B11A65">
        <w:instrText xml:space="preserve"> ADDIN ZOTERO_ITEM CSL_CITATION {"citationID":"6DIYYQhO","properties":{"formattedCitation":"(6)","plainCitation":"(6)","noteIndex":0},"citationItems":[{"id":1742,"uris":["http://zotero.org/users/8619560/items/6UCF95I2"],"itemData":{"id":1742,"type":"article-journal","abstract":"Clustering, in data mining, is useful for discovering groups and identifying interesting distributions in the underlying data. Traditional clustering algorithms either favor clusters with spherical shapes and similar sizes, or are very fragile in the presence of outliers. We propose a new clustering algorithm called CURE that is more robust to outliers, and identifies clusters having non-spherical shapes and wide variances in size. CURE achieves this by representing each cluster by a certain fixed number of points that are generated by selecting well scattered points from the cluster and then shrinking them toward the center of the cluster by a specified fraction. Having more than one representative point per cluster allows CURE to adjust well to the geometry of non-spherical shapes and the shrinking helps to dampen the effects of outliers. To handle large databases, CURE employs a combination of random sampling and partitioning. A random sample drawn from the data set is first partitioned and each partition is partially clustered. The partial clusters are then clustered in a second pass to yield the desired clusters. Our experimental results confirm that the quality of clusters produced by CURE is much better than those found by existing algorithms. Furthermore, they demonstrate that random sampling and partitioning enable CURE to not only outperform existing algorithms but also to scale well for large databases without sacrificing clustering quality.","container-title":"SIGMOD Rec.","DOI":"10.1145/276305.276312","ISSN":"0163-5808","issue":"2","page":"73–84","source":"ACM Digital Library","title":"CURE: an efficient clustering algorithm for large databases","title-short":"CURE","volume":"27","author":[{"family":"Guha","given":"Sudipto"},{"family":"Rastogi","given":"Rajeev"},{"family":"Shim","given":"Kyuseok"}],"issued":{"date-parts":[["1998",6,1]]}}}],"schema":"https://github.com/citation-style-language/schema/raw/master/csl-citation.json"} </w:instrText>
      </w:r>
      <w:r w:rsidR="007E4B06">
        <w:fldChar w:fldCharType="separate"/>
      </w:r>
      <w:r w:rsidR="009B523F" w:rsidRPr="009B523F">
        <w:t>(6)</w:t>
      </w:r>
      <w:r w:rsidR="007E4B06">
        <w:fldChar w:fldCharType="end"/>
      </w:r>
      <w:r>
        <w:t>.</w:t>
      </w:r>
      <w:r w:rsidR="007E4B06">
        <w:t xml:space="preserve"> Due to the unsupervised nature of clustering, a significant challenge </w:t>
      </w:r>
      <w:r w:rsidR="00B36F12">
        <w:t>emerges</w:t>
      </w:r>
      <w:r w:rsidR="00F768A3">
        <w:t xml:space="preserve">, specifically </w:t>
      </w:r>
      <w:r w:rsidR="00614782">
        <w:t>determining</w:t>
      </w:r>
      <w:r w:rsidR="007E4B06">
        <w:t xml:space="preserve"> the quality of the grouping obtained</w:t>
      </w:r>
      <w:r w:rsidR="00A8683E">
        <w:t xml:space="preserve"> </w:t>
      </w:r>
      <w:r w:rsidR="00A8683E">
        <w:fldChar w:fldCharType="begin"/>
      </w:r>
      <w:r w:rsidR="00B11A65">
        <w:instrText xml:space="preserve"> ADDIN ZOTERO_ITEM CSL_CITATION {"citationID":"moZ4CV70","properties":{"formattedCitation":"(7)","plainCitation":"(7)","noteIndex":0},"citationItems":[{"id":1740,"uris":["http://zotero.org/users/8619560/items/M3KSXX6P"],"itemData":{"id":1740,"type":"article-journal","abstract":"In this paper a new cluster validity index is introduced, which assesses the average compactness and separation of fuzzy partitions generated by the fuzzy c-means algorithm. To compare the performance of this new index with a number of known validation indices, the fuzzy partitioning of two data sets was carried out. Our validation performed favorably in all studies, even in those where other validity indices failed to indicate the true number of clusters within each data set.","container-title":"Pattern Recognition Letters","DOI":"10.1016/S0167-8655(97)00168-2","ISSN":"0167-8655","issue":"3","journalAbbreviation":"Pattern Recognition Letters","page":"237-246","source":"ScienceDirect","title":"A new cluster validity index for the fuzzy &lt;i&gt;c&lt;/i&gt;-mean","volume":"19","author":[{"family":"Ramze Rezaee","given":"M."},{"family":"Lelieveldt","given":"B. P. F."},{"family":"Reiber","given":"J. H. C."}],"issued":{"date-parts":[["1998",3,1]]}}}],"schema":"https://github.com/citation-style-language/schema/raw/master/csl-citation.json"} </w:instrText>
      </w:r>
      <w:r w:rsidR="00A8683E">
        <w:fldChar w:fldCharType="separate"/>
      </w:r>
      <w:r w:rsidR="009B523F" w:rsidRPr="009B523F">
        <w:t>(7)</w:t>
      </w:r>
      <w:r w:rsidR="00A8683E">
        <w:fldChar w:fldCharType="end"/>
      </w:r>
      <w:r w:rsidR="00A8683E">
        <w:t xml:space="preserve"> as there is no knowledge of the valid relationships between data points </w:t>
      </w:r>
      <w:r w:rsidR="00A8683E">
        <w:fldChar w:fldCharType="begin"/>
      </w:r>
      <w:r w:rsidR="00B11A65">
        <w:instrText xml:space="preserve"> ADDIN ZOTERO_ITEM CSL_CITATION {"citationID":"HF34aOw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rsidR="007E4B06">
        <w:t>.</w:t>
      </w:r>
      <w:r w:rsidR="00A47A76">
        <w:t xml:space="preserve"> </w:t>
      </w:r>
      <w:r w:rsidR="003B7CC5">
        <w:t xml:space="preserve">Clustering has been shown to be an NP-hard problem </w:t>
      </w:r>
      <w:r w:rsidR="003B7CC5">
        <w:fldChar w:fldCharType="begin"/>
      </w:r>
      <w:r w:rsidR="00B11A65">
        <w:instrText xml:space="preserve"> ADDIN ZOTERO_ITEM CSL_CITATION {"citationID":"dfR0lnPD","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as a dataset having </w:t>
      </w:r>
      <w:r w:rsidR="003B7CC5" w:rsidRPr="003B7CC5">
        <w:rPr>
          <w:i/>
          <w:iCs/>
        </w:rPr>
        <w:t>N</w:t>
      </w:r>
      <w:r w:rsidR="003B7CC5">
        <w:t xml:space="preserve"> data points and </w:t>
      </w:r>
      <w:r w:rsidR="003B7CC5">
        <w:rPr>
          <w:i/>
          <w:iCs/>
        </w:rPr>
        <w:t xml:space="preserve">K </w:t>
      </w:r>
      <w:r w:rsidR="003B7CC5">
        <w:t xml:space="preserve">clusters results in </w:t>
      </w:r>
      <w:r w:rsidR="003B7CC5">
        <w:rPr>
          <w:i/>
          <w:iCs/>
        </w:rPr>
        <w:t>K</w:t>
      </w:r>
      <w:r w:rsidR="003B7CC5" w:rsidRPr="003B7CC5">
        <w:rPr>
          <w:i/>
          <w:iCs/>
          <w:vertAlign w:val="superscript"/>
        </w:rPr>
        <w:t>N</w:t>
      </w:r>
      <w:r w:rsidR="003B7CC5">
        <w:rPr>
          <w:vertAlign w:val="superscript"/>
        </w:rPr>
        <w:t xml:space="preserve"> </w:t>
      </w:r>
      <w:r w:rsidR="003B7CC5">
        <w:t xml:space="preserve">possible clustering options </w:t>
      </w:r>
      <w:r w:rsidR="003B7CC5">
        <w:fldChar w:fldCharType="begin"/>
      </w:r>
      <w:r w:rsidR="00B11A65">
        <w:instrText xml:space="preserve"> ADDIN ZOTERO_ITEM CSL_CITATION {"citationID":"tFEi0H2K","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w:t>
      </w:r>
      <w:r w:rsidR="00A47A76">
        <w:t xml:space="preserve">Moreover, </w:t>
      </w:r>
      <w:r w:rsidR="00A47A76" w:rsidRPr="00A47A76">
        <w:rPr>
          <w:color w:val="000000" w:themeColor="text1"/>
        </w:rPr>
        <w:t xml:space="preserve">the performance of any clustering algorithm can be affected by several factors: dataset size, cluster overlap, cluster imbalance, dimensionality, and number of clusters </w:t>
      </w:r>
      <w:r w:rsidR="00A47A76" w:rsidRPr="00A47A76">
        <w:rPr>
          <w:color w:val="000000" w:themeColor="text1"/>
        </w:rPr>
        <w:fldChar w:fldCharType="begin"/>
      </w:r>
      <w:r w:rsidR="00B11A65">
        <w:rPr>
          <w:color w:val="000000" w:themeColor="text1"/>
        </w:rPr>
        <w:instrText xml:space="preserve"> ADDIN ZOTERO_ITEM CSL_CITATION {"citationID":"nGublXTu","properties":{"formattedCitation":"(16,17)","plainCitation":"(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A47A76" w:rsidRPr="00A47A76">
        <w:rPr>
          <w:color w:val="000000" w:themeColor="text1"/>
        </w:rPr>
        <w:fldChar w:fldCharType="separate"/>
      </w:r>
      <w:r w:rsidR="009B523F" w:rsidRPr="009B523F">
        <w:t>(16,17)</w:t>
      </w:r>
      <w:r w:rsidR="00A47A76" w:rsidRPr="00A47A76">
        <w:rPr>
          <w:color w:val="000000" w:themeColor="text1"/>
        </w:rPr>
        <w:fldChar w:fldCharType="end"/>
      </w:r>
      <w:r w:rsidR="00A47A76" w:rsidRPr="00A47A76">
        <w:rPr>
          <w:color w:val="000000" w:themeColor="text1"/>
        </w:rPr>
        <w:t>.</w:t>
      </w:r>
    </w:p>
    <w:p w14:paraId="53601F1B" w14:textId="172509AB" w:rsidR="005E7D56" w:rsidRDefault="005E7D56" w:rsidP="005E7D56"/>
    <w:p w14:paraId="2393CF44" w14:textId="08A5B958" w:rsidR="000D030A" w:rsidRDefault="00C742EE" w:rsidP="00864C9A">
      <w:pPr>
        <w:rPr>
          <w:color w:val="EE0000"/>
        </w:rPr>
      </w:pPr>
      <w:r>
        <w:lastRenderedPageBreak/>
        <w:t>The most common option to determine the performance of a clustering algorithm is through Cluster Validity Indices (CVIs)</w:t>
      </w:r>
      <w:r w:rsidR="00864C9A">
        <w:t xml:space="preserve"> </w:t>
      </w:r>
      <w:r w:rsidR="00864C9A">
        <w:fldChar w:fldCharType="begin"/>
      </w:r>
      <w:r w:rsidR="00B11A65">
        <w:instrText xml:space="preserve"> ADDIN ZOTERO_ITEM CSL_CITATION {"citationID":"T2b1hS4r","properties":{"formattedCitation":"(2,5,11,13,16\\uc0\\u8211{}21)","plainCitation":"(2,5,11,13,16–21)","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864C9A">
        <w:fldChar w:fldCharType="separate"/>
      </w:r>
      <w:r w:rsidR="009B523F" w:rsidRPr="009B523F">
        <w:t>(2,5,11,13,16–21)</w:t>
      </w:r>
      <w:r w:rsidR="00864C9A">
        <w:fldChar w:fldCharType="end"/>
      </w:r>
      <w:r>
        <w:t xml:space="preserve">. </w:t>
      </w:r>
      <w:r w:rsidR="00864C9A">
        <w:t xml:space="preserve">The evaluation of the results of clustering has received considerable attention along the years and it is still a relevant question today </w:t>
      </w:r>
      <w:r w:rsidR="00864C9A">
        <w:fldChar w:fldCharType="begin"/>
      </w:r>
      <w:r w:rsidR="00B11A65">
        <w:instrText xml:space="preserve"> ADDIN ZOTERO_ITEM CSL_CITATION {"citationID":"OFqCEQVF","properties":{"formattedCitation":"(11,13,16,17)","plainCitation":"(11,13,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rsidR="00864C9A">
        <w:fldChar w:fldCharType="separate"/>
      </w:r>
      <w:r w:rsidR="009B523F" w:rsidRPr="009B523F">
        <w:t>(11,13,16,17)</w:t>
      </w:r>
      <w:r w:rsidR="00864C9A">
        <w:fldChar w:fldCharType="end"/>
      </w:r>
      <w:r w:rsidR="00864C9A">
        <w:t>. CVIs attempt to create mathematical models to estimate certain desired cluster attributes, such as cohesion</w:t>
      </w:r>
      <w:r w:rsidR="00061FEA">
        <w:t xml:space="preserve"> (also called homogeneity, compactness, tightness, connectedness) and</w:t>
      </w:r>
      <w:r w:rsidR="00864C9A">
        <w:t xml:space="preserve"> separation</w:t>
      </w:r>
      <w:r w:rsidR="00061FEA">
        <w:t xml:space="preserve"> (also referred to as heterogeneity)</w:t>
      </w:r>
      <w:r w:rsidR="00864C9A">
        <w:t xml:space="preserve"> </w:t>
      </w:r>
      <w:r w:rsidR="00864C9A">
        <w:fldChar w:fldCharType="begin"/>
      </w:r>
      <w:r w:rsidR="00B11A65">
        <w:instrText xml:space="preserve"> ADDIN ZOTERO_ITEM CSL_CITATION {"citationID":"Z0lX90mr","properties":{"formattedCitation":"(3,21,22)","plainCitation":"(3,21,22)","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3,21,22)</w:t>
      </w:r>
      <w:r w:rsidR="00864C9A">
        <w:fldChar w:fldCharType="end"/>
      </w:r>
      <w:r w:rsidR="00864C9A">
        <w:t xml:space="preserve"> with the purpose of measuring how well a certain partitioning of the data reflects the structure of the data </w:t>
      </w:r>
      <w:r w:rsidR="00864C9A">
        <w:fldChar w:fldCharType="begin"/>
      </w:r>
      <w:r w:rsidR="00B11A65">
        <w:instrText xml:space="preserve"> ADDIN ZOTERO_ITEM CSL_CITATION {"citationID":"Yx33Yx5k","properties":{"formattedCitation":"(2,13,18\\uc0\\u8211{}20,22)","plainCitation":"(2,13,18–20,22)","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2,13,18–20,22)</w:t>
      </w:r>
      <w:r w:rsidR="00864C9A">
        <w:fldChar w:fldCharType="end"/>
      </w:r>
      <w:r w:rsidR="00864C9A">
        <w:t xml:space="preserve">. </w:t>
      </w:r>
      <w:r w:rsidR="000D030A">
        <w:t xml:space="preserve">Most CVIs were designed to address certain data characteristics, and as such they are data dependent </w:t>
      </w:r>
      <w:r w:rsidR="00864C9A" w:rsidRPr="00864C9A">
        <w:rPr>
          <w:color w:val="EE0000"/>
        </w:rPr>
        <w:fldChar w:fldCharType="begin"/>
      </w:r>
      <w:r w:rsidR="00B11A65">
        <w:rPr>
          <w:color w:val="EE0000"/>
        </w:rPr>
        <w:instrText xml:space="preserve"> ADDIN ZOTERO_ITEM CSL_CITATION {"citationID":"j6PiP1eT","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rsidRPr="00864C9A">
        <w:rPr>
          <w:color w:val="EE0000"/>
        </w:rPr>
        <w:fldChar w:fldCharType="separate"/>
      </w:r>
      <w:r w:rsidR="009B523F" w:rsidRPr="009B523F">
        <w:t>(22)</w:t>
      </w:r>
      <w:r w:rsidR="00864C9A" w:rsidRPr="00864C9A">
        <w:rPr>
          <w:color w:val="EE0000"/>
        </w:rPr>
        <w:fldChar w:fldCharType="end"/>
      </w:r>
      <w:r w:rsidR="00864C9A" w:rsidRPr="00864C9A">
        <w:rPr>
          <w:color w:val="EE0000"/>
        </w:rPr>
        <w:t xml:space="preserve">. </w:t>
      </w:r>
    </w:p>
    <w:p w14:paraId="7F0EEFB6" w14:textId="17EABE50" w:rsidR="00864C9A" w:rsidRPr="000D030A" w:rsidRDefault="00864C9A" w:rsidP="00864C9A">
      <w:r w:rsidRPr="00864C9A">
        <w:rPr>
          <w:color w:val="EE0000"/>
        </w:rPr>
        <w:t>As a result, selecting a specific internal validity index may critically affect the quality of the resultant clusters. Selecting and applying the most suitable CVs for a specific clustering algorithm, particularly when working with datasets of varying characteristics, can significantly enhance the quality of the clustering results produced by that algorithm.</w:t>
      </w:r>
    </w:p>
    <w:p w14:paraId="23B8BE61" w14:textId="435FB580" w:rsidR="00C742EE" w:rsidRDefault="00C742EE" w:rsidP="005E7D56"/>
    <w:p w14:paraId="295C1D55" w14:textId="155AEA7B" w:rsidR="005E04B0" w:rsidRDefault="006D7F5B" w:rsidP="00A47A76">
      <w:r>
        <w:t>One common use-case of CVIs is to estimate the number of clusters</w:t>
      </w:r>
      <w:r w:rsidR="00351EB2">
        <w:t xml:space="preserve"> </w:t>
      </w:r>
      <w:r w:rsidR="00351EB2">
        <w:fldChar w:fldCharType="begin"/>
      </w:r>
      <w:r w:rsidR="00B11A65">
        <w:instrText xml:space="preserve"> ADDIN ZOTERO_ITEM CSL_CITATION {"citationID":"PdaOClVP","properties":{"formattedCitation":"(3,22,23)","plainCitation":"(3,22,2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51EB2">
        <w:fldChar w:fldCharType="separate"/>
      </w:r>
      <w:r w:rsidR="009B523F" w:rsidRPr="009B523F">
        <w:t>(3,22,23)</w:t>
      </w:r>
      <w:r w:rsidR="00351EB2">
        <w:fldChar w:fldCharType="end"/>
      </w:r>
      <w:r>
        <w:t>.</w:t>
      </w:r>
      <w:r w:rsidR="00A47A76">
        <w:t xml:space="preserve"> Clustering algorithms can be reapplied with different parametrization (such as the </w:t>
      </w:r>
      <w:r w:rsidR="00A47A76" w:rsidRPr="00C569F9">
        <w:rPr>
          <w:i/>
          <w:iCs/>
        </w:rPr>
        <w:t>k</w:t>
      </w:r>
      <w:r w:rsidR="00A47A76">
        <w:t xml:space="preserve"> of K-Means </w:t>
      </w:r>
      <w:r w:rsidR="00A47A76">
        <w:fldChar w:fldCharType="begin"/>
      </w:r>
      <w:r w:rsidR="00B11A65">
        <w:instrText xml:space="preserve"> ADDIN ZOTERO_ITEM CSL_CITATION {"citationID":"QyXfu1oQ","properties":{"formattedCitation":"(24)","plainCitation":"(24)","noteIndex":0},"citationItems":[{"id":1634,"uris":["http://zotero.org/users/8619560/items/V2PYVW52"],"itemData":{"id":1634,"type":"chapter","container-title":"Proceedings of the Fifth Berkeley Symposium on Mathematical Statistics and Probability, Volume 1: Statistics","page":"281-298","publisher":"University of California Press","source":"projecteuclid.org","title":"Some methods for classification and analysis of multivariate observations","URL":"https://projecteuclid.org/ebooks/berkeley-symposium-on-mathematical-statistics-and-probability/Proceedings-of-the-Fifth-Berkeley-Symposium-on-Mathematical-Statistics-and/chapter/Some-methods-for-classification-and-analysis-of-multivariate-observations/bsmsp/1200512992","volume":"5.1","author":[{"family":"MacQueen","given":"J."}],"accessed":{"date-parts":[["2025",9,3]]},"issued":{"date-parts":[["1967",1,1]]}}}],"schema":"https://github.com/citation-style-language/schema/raw/master/csl-citation.json"} </w:instrText>
      </w:r>
      <w:r w:rsidR="00A47A76">
        <w:fldChar w:fldCharType="separate"/>
      </w:r>
      <w:r w:rsidR="009B523F" w:rsidRPr="009B523F">
        <w:t>(24)</w:t>
      </w:r>
      <w:r w:rsidR="00A47A76">
        <w:fldChar w:fldCharType="end"/>
      </w:r>
      <w:r w:rsidR="00A47A76">
        <w:t xml:space="preserve">) with the purpose of obtaining different numbers of clusters to evaluate which of these renders the highest score of a chosen CVI </w:t>
      </w:r>
      <w:r w:rsidR="00A47A76">
        <w:fldChar w:fldCharType="begin"/>
      </w:r>
      <w:r w:rsidR="00B11A65">
        <w:instrText xml:space="preserve"> ADDIN ZOTERO_ITEM CSL_CITATION {"citationID":"Y6f9xYT4","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rsidR="00A47A76">
        <w:fldChar w:fldCharType="separate"/>
      </w:r>
      <w:r w:rsidR="009B523F" w:rsidRPr="009B523F">
        <w:t>(3,13)</w:t>
      </w:r>
      <w:r w:rsidR="00A47A76">
        <w:fldChar w:fldCharType="end"/>
      </w:r>
      <w:r w:rsidR="00A47A76">
        <w:t>. In such a way, the ‘optimal’ number of clusters may be determined without prior knowledge of the correct number of clusters.</w:t>
      </w:r>
      <w:r w:rsidR="00A47A76" w:rsidRPr="00A47A76">
        <w:t xml:space="preserve"> </w:t>
      </w:r>
    </w:p>
    <w:p w14:paraId="3D40490B" w14:textId="74E6EF5A" w:rsidR="00A47A76" w:rsidRDefault="00A47A76" w:rsidP="00A47A76">
      <w:r>
        <w:t xml:space="preserve">Several studies measure the capability of CVIs to estimate the number of clusters </w:t>
      </w:r>
      <w:r>
        <w:fldChar w:fldCharType="begin"/>
      </w:r>
      <w:r w:rsidR="00B11A65">
        <w:instrText xml:space="preserve"> ADDIN ZOTERO_ITEM CSL_CITATION {"citationID":"mnI0kp5K","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3,13)</w:t>
      </w:r>
      <w:r>
        <w:fldChar w:fldCharType="end"/>
      </w:r>
      <w:r>
        <w:t>.</w:t>
      </w:r>
      <w:r w:rsidR="000D030A">
        <w:t xml:space="preserve"> </w:t>
      </w:r>
      <w:r w:rsidR="004F5AC5">
        <w:t xml:space="preserve">However, it was demonstrated that only a small subset of CVIs show invariance to the number of clusters </w:t>
      </w:r>
      <w:r w:rsidR="004F5AC5">
        <w:fldChar w:fldCharType="begin"/>
      </w:r>
      <w:r w:rsidR="00B11A65">
        <w:instrText xml:space="preserve"> ADDIN ZOTERO_ITEM CSL_CITATION {"citationID":"VsO9pXs3","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rsidR="004F5AC5">
        <w:fldChar w:fldCharType="separate"/>
      </w:r>
      <w:r w:rsidR="004F5AC5" w:rsidRPr="004F5AC5">
        <w:t>(3)</w:t>
      </w:r>
      <w:r w:rsidR="004F5AC5">
        <w:fldChar w:fldCharType="end"/>
      </w:r>
      <w:r w:rsidR="004F5AC5">
        <w:t xml:space="preserve">. </w:t>
      </w:r>
      <w:r w:rsidR="00756919" w:rsidRPr="00B11A7C">
        <w:rPr>
          <w:color w:val="EE0000"/>
        </w:rPr>
        <w:t>&lt;AND?&gt;</w:t>
      </w:r>
    </w:p>
    <w:p w14:paraId="2430FE5C" w14:textId="78BB41AD" w:rsidR="00DB1AFB" w:rsidRDefault="00DB1AFB" w:rsidP="00A47A76">
      <w:r>
        <w:t>Another common use-case is the evaluation of performance</w:t>
      </w:r>
      <w:r w:rsidR="005D279F">
        <w:t xml:space="preserve"> </w:t>
      </w:r>
      <w:r w:rsidR="005D279F">
        <w:fldChar w:fldCharType="begin"/>
      </w:r>
      <w:r w:rsidR="00B11A65">
        <w:instrText xml:space="preserve"> ADDIN ZOTERO_ITEM CSL_CITATION {"citationID":"k01z9B6J","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5D279F">
        <w:fldChar w:fldCharType="separate"/>
      </w:r>
      <w:r w:rsidR="005D279F" w:rsidRPr="005D279F">
        <w:t>(22)</w:t>
      </w:r>
      <w:r w:rsidR="005D279F">
        <w:fldChar w:fldCharType="end"/>
      </w:r>
      <w:r>
        <w:t xml:space="preserve"> for newly-developed clustering algorithms in comparison to other clustering algorithms </w:t>
      </w:r>
      <w:r>
        <w:fldChar w:fldCharType="begin"/>
      </w:r>
      <w:r w:rsidR="00B11A65">
        <w:instrText xml:space="preserve"> ADDIN ZOTERO_ITEM CSL_CITATION {"citationID":"zrOCjdRy","properties":{"formattedCitation":"(13)","plainCitation":"(13)","noteIndex":0},"citationItems":[{"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13)</w:t>
      </w:r>
      <w:r>
        <w:fldChar w:fldCharType="end"/>
      </w:r>
      <w:r>
        <w:t xml:space="preserve"> based on one or more CVIs. </w:t>
      </w:r>
      <w:r w:rsidR="000D030A" w:rsidRPr="000D030A">
        <w:rPr>
          <w:color w:val="EE0000"/>
        </w:rPr>
        <w:t>&lt;TBD&gt;</w:t>
      </w:r>
    </w:p>
    <w:p w14:paraId="6B113A87" w14:textId="459FC479" w:rsidR="00B12622" w:rsidRDefault="00B12622" w:rsidP="00B12622"/>
    <w:p w14:paraId="0AF5330E" w14:textId="26EF00B5" w:rsidR="00FC2665" w:rsidRPr="00B12622" w:rsidRDefault="00E3773D" w:rsidP="00B12622">
      <w:r>
        <w:t xml:space="preserve">CVIs can be categorized as external or internal </w:t>
      </w:r>
      <w:r>
        <w:fldChar w:fldCharType="begin"/>
      </w:r>
      <w:r w:rsidR="00B11A65">
        <w:instrText xml:space="preserve"> ADDIN ZOTERO_ITEM CSL_CITATION {"citationID":"bRv8iJcP","properties":{"formattedCitation":"(5,20)","plainCitation":"(5,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fldChar w:fldCharType="separate"/>
      </w:r>
      <w:r w:rsidR="009B523F" w:rsidRPr="009B523F">
        <w:t>(5,20)</w:t>
      </w:r>
      <w:r>
        <w:fldChar w:fldCharType="end"/>
      </w:r>
      <w:r>
        <w:t xml:space="preserve">. External indices measure how accurately the clustering labels match the ground truth (a predefined set of labels). In contrast, internal indices measure cluster attributes such as compactness, separation, structure and shape based on the clustering labels without requiring a ground truth </w:t>
      </w:r>
      <w:r w:rsidRPr="001D2C69">
        <w:rPr>
          <w:color w:val="EE0000"/>
        </w:rPr>
        <w:fldChar w:fldCharType="begin"/>
      </w:r>
      <w:r w:rsidR="00B11A65">
        <w:rPr>
          <w:color w:val="EE0000"/>
        </w:rPr>
        <w:instrText xml:space="preserve"> ADDIN ZOTERO_ITEM CSL_CITATION {"citationID":"5n8NOacC","properties":{"formattedCitation":"(3,25)","plainCitation":"(3,25)","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698,"uris":["http://zotero.org/users/8619560/items/ES367MI7"],"itemData":{"id":1698,"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issue":"2","journalAbbreviation":"Knowl Inf Syst","language":"en","page":"1415-1453","source":"Springer Link","title":"A path-based distance computation for non-convexity with applications in clustering","volume":"67","author":[{"family":"Ardelean","given":"Eugen-Richard"},{"family":"Portase","given":"Raluca Laura"},{"family":"Potolea","given":"Rodica"},{"family":"Dînșoreanu","given":"Mihaela"}],"issued":{"date-parts":[["2025",2,1]]}}}],"schema":"https://github.com/citation-style-language/schema/raw/master/csl-citation.json"} </w:instrText>
      </w:r>
      <w:r w:rsidRPr="001D2C69">
        <w:rPr>
          <w:color w:val="EE0000"/>
        </w:rPr>
        <w:fldChar w:fldCharType="separate"/>
      </w:r>
      <w:r w:rsidR="009B523F" w:rsidRPr="009B523F">
        <w:t>(3,25)</w:t>
      </w:r>
      <w:r w:rsidRPr="001D2C69">
        <w:rPr>
          <w:color w:val="EE0000"/>
        </w:rPr>
        <w:fldChar w:fldCharType="end"/>
      </w:r>
      <w:r>
        <w:t xml:space="preserve">. </w:t>
      </w:r>
      <w:r w:rsidR="00317978">
        <w:t xml:space="preserve">Internal </w:t>
      </w:r>
      <w:r w:rsidR="00884987">
        <w:t>indices</w:t>
      </w:r>
      <w:r w:rsidR="00317978">
        <w:t xml:space="preserve"> measure cluster attributes based on the concepts</w:t>
      </w:r>
      <w:r w:rsidR="004F1974">
        <w:t xml:space="preserve"> </w:t>
      </w:r>
      <w:r w:rsidR="004F1974">
        <w:fldChar w:fldCharType="begin"/>
      </w:r>
      <w:r w:rsidR="00B11A65">
        <w:instrText xml:space="preserve"> ADDIN ZOTERO_ITEM CSL_CITATION {"citationID":"sXdQvcY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F1974">
        <w:fldChar w:fldCharType="separate"/>
      </w:r>
      <w:r w:rsidR="009B523F" w:rsidRPr="009B523F">
        <w:t>(17)</w:t>
      </w:r>
      <w:r w:rsidR="004F1974">
        <w:fldChar w:fldCharType="end"/>
      </w:r>
      <w:r w:rsidR="00317978">
        <w:t xml:space="preserve"> of intra-cluster</w:t>
      </w:r>
      <w:r w:rsidR="005E7FDD">
        <w:t xml:space="preserve"> (compactness)</w:t>
      </w:r>
      <w:r w:rsidR="00317978">
        <w:t xml:space="preserve"> and inter-cluster</w:t>
      </w:r>
      <w:r w:rsidR="005E7FDD">
        <w:t xml:space="preserve"> (separability)</w:t>
      </w:r>
      <w:r w:rsidR="00317978">
        <w:t xml:space="preserve"> distances, thus inadvertently evaluating the morphology of the clusters (especially when using the Euclidian distance) resulting in a bias towards the traditional dense well-separated clusters. </w:t>
      </w:r>
      <w:r w:rsidR="00426E62">
        <w:t>Thus, there may be cases in which the correct clustering may receive lower performance values than a wrong clustering which results in better values for the cluster attributes estimated by the CVI.</w:t>
      </w:r>
    </w:p>
    <w:p w14:paraId="2B0CE4D1" w14:textId="6A801856" w:rsidR="00CE1061" w:rsidRDefault="000B2AFC" w:rsidP="00B12622">
      <w:pPr>
        <w:spacing w:after="0"/>
      </w:pPr>
      <w:r>
        <w:t xml:space="preserve">All CVIs have inherent limitations </w:t>
      </w:r>
      <w:r>
        <w:fldChar w:fldCharType="begin"/>
      </w:r>
      <w:r w:rsidR="00B11A65">
        <w:instrText xml:space="preserve"> ADDIN ZOTERO_ITEM CSL_CITATION {"citationID":"0GZRXl8m","properties":{"formattedCitation":"(17,26)","plainCitation":"(17,26)","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schema":"https://github.com/citation-style-language/schema/raw/master/csl-citation.json"} </w:instrText>
      </w:r>
      <w:r>
        <w:fldChar w:fldCharType="separate"/>
      </w:r>
      <w:r w:rsidR="009B523F" w:rsidRPr="009B523F">
        <w:t>(17,26)</w:t>
      </w:r>
      <w:r>
        <w:fldChar w:fldCharType="end"/>
      </w:r>
      <w:r>
        <w:t xml:space="preserve"> and should be used in conjunction with other indices, noting that domain knowledge, dataset characteristics, the type of clustering algorithm applied and distance metrics can all influence the values obtained. </w:t>
      </w:r>
      <w:r w:rsidR="007B3DF7">
        <w:t xml:space="preserve">It has been shown that generally CVIs tend to fail their purpose in scenarios including non-globular clusters </w:t>
      </w:r>
      <w:r w:rsidR="007B3DF7">
        <w:fldChar w:fldCharType="begin"/>
      </w:r>
      <w:r w:rsidR="00B11A65">
        <w:instrText xml:space="preserve"> ADDIN ZOTERO_ITEM CSL_CITATION {"citationID":"fizXgWnN","properties":{"formattedCitation":"(17,18,20)","plainCitation":"(17,18,20)","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007B3DF7">
        <w:fldChar w:fldCharType="separate"/>
      </w:r>
      <w:r w:rsidR="009B523F" w:rsidRPr="009B523F">
        <w:t>(17,18,20)</w:t>
      </w:r>
      <w:r w:rsidR="007B3DF7">
        <w:fldChar w:fldCharType="end"/>
      </w:r>
      <w:r w:rsidR="007B3DF7">
        <w:t xml:space="preserve">. </w:t>
      </w:r>
      <w:r w:rsidR="003830C7">
        <w:t xml:space="preserve">There is no golden standard regarding CVIs which outperforms all others in all scenarios </w:t>
      </w:r>
      <w:r w:rsidR="003830C7">
        <w:fldChar w:fldCharType="begin"/>
      </w:r>
      <w:r w:rsidR="00B11A65">
        <w:instrText xml:space="preserve"> ADDIN ZOTERO_ITEM CSL_CITATION {"citationID":"w2wGOdfV","properties":{"formattedCitation":"(23,26\\uc0\\u8211{}28)","plainCitation":"(23,26–28)","noteIndex":0},"citationItems":[{"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id":1777,"uris":["http://zotero.org/users/8619560/items/ZPFEX8T6"],"itemData":{"id":1777,"type":"article-journal","abstract":"The number of clusters (i.e., the number of classes) for unsupervised classification has been recognized as an important part of remote sensing image clustering analysis. The number of classes is usually determined by cluster validity indices (CVIs). Although many CVIs have been proposed, few studies have compared and evaluated their effectiveness on remote sensing datasets. In this paper, the performance of 16 representative and commonly-used CVIs was comprehensively tested by applying the fuzzy c-means (FCM) algorithm to cluster nine types of remote sensing datasets, including multispectral (QuickBird, Landsat TM, Landsat ETM+, FLC1, and GaoFen-1) and hyperspectral datasets (Hyperion, HYDICE, ROSIS, and AVIRIS). The preliminary experimental results showed that most CVIs, including the commonly used DBI (Davies-Bouldin index) and XBI (Xie-Beni index), were not suitable for remote sensing images (especially for hyperspectral images) due to significant between-cluster overlaps; the only effective index for both multispectral and hyperspectral data sets was the WSJ index (WSJI). Such important conclusions can serve as a guideline for future remote sensing image clustering applications.","container-title":"Remote Sensing","DOI":"10.3390/rs8040295","ISSN":"2072-4292","issue":"4","language":"en","license":"http://creativecommons.org/licenses/by/3.0/","note":"publisher: Multidisciplinary Digital Publishing Institute","page":"295","source":"www.mdpi.com","title":"Performance Evaluation of Cluster Validity Indices (CVIs) on Multi/Hyperspectral Remote Sensing Datasets","volume":"8","author":[{"family":"Li","given":"Huapeng"},{"family":"Zhang","given":"Shuqing"},{"family":"Ding","given":"Xiaohui"},{"family":"Zhang","given":"Ce"},{"family":"Dale","given":"Patricia"}],"issued":{"date-parts":[["2016",4]]}}},{"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830C7">
        <w:fldChar w:fldCharType="separate"/>
      </w:r>
      <w:r w:rsidR="009B523F" w:rsidRPr="009B523F">
        <w:t>(23,26–28)</w:t>
      </w:r>
      <w:r w:rsidR="003830C7">
        <w:fldChar w:fldCharType="end"/>
      </w:r>
      <w:r w:rsidR="003830C7">
        <w:t>.</w:t>
      </w:r>
      <w:r w:rsidR="007B3DF7">
        <w:t xml:space="preserve"> </w:t>
      </w:r>
      <w:r w:rsidR="003830C7">
        <w:t xml:space="preserve">In this work, </w:t>
      </w:r>
      <w:r w:rsidR="003830C7">
        <w:lastRenderedPageBreak/>
        <w:t>we attempt to convince the reader that most CVIs do not</w:t>
      </w:r>
      <w:r w:rsidR="007B3DF7">
        <w:t xml:space="preserve"> even</w:t>
      </w:r>
      <w:r w:rsidR="003830C7">
        <w:t xml:space="preserve"> assign the highest evaluation score to the best clustering (i.e., the ground truth / the true labels / the reference)</w:t>
      </w:r>
      <w:r w:rsidR="007B3DF7">
        <w:t>.</w:t>
      </w:r>
    </w:p>
    <w:p w14:paraId="5A2D8629" w14:textId="77777777" w:rsidR="00CE1061" w:rsidRDefault="00CE1061" w:rsidP="00B12622">
      <w:pPr>
        <w:spacing w:after="0"/>
      </w:pPr>
    </w:p>
    <w:p w14:paraId="1D412250" w14:textId="77777777" w:rsidR="00FC2665" w:rsidRPr="00F44FF4" w:rsidRDefault="00FC2665" w:rsidP="00FC2665"/>
    <w:p w14:paraId="3647A4FA" w14:textId="342677A2" w:rsidR="007F59C1" w:rsidRDefault="007F59C1" w:rsidP="00FC2665">
      <w:r>
        <w:t xml:space="preserve">In this work, the performance of </w:t>
      </w:r>
      <w:r w:rsidRPr="007F59C1">
        <w:rPr>
          <w:color w:val="EE0000"/>
        </w:rPr>
        <w:t>X</w:t>
      </w:r>
      <w:r w:rsidR="001F0DF4">
        <w:rPr>
          <w:color w:val="EE0000"/>
        </w:rPr>
        <w:t xml:space="preserve"> 27?</w:t>
      </w:r>
      <w:r>
        <w:t xml:space="preserve"> CVIs was evaluated and compared using both handcrafted labels and labels obtained from commonly used clustering algorithms on </w:t>
      </w:r>
      <w:r w:rsidRPr="007F59C1">
        <w:rPr>
          <w:color w:val="EE0000"/>
        </w:rPr>
        <w:t>X</w:t>
      </w:r>
      <w:r>
        <w:rPr>
          <w:color w:val="EE0000"/>
        </w:rPr>
        <w:t xml:space="preserve"> </w:t>
      </w:r>
      <w:r>
        <w:t xml:space="preserve">datasets with a diverse range of characteristics with the purpose of identifying the </w:t>
      </w:r>
      <w:r w:rsidR="00C949F8">
        <w:t>most appropriate CVI based on the data characteristics and discovering when and why these indices fail. The contributions of this work that distinguish it from prior studies are:</w:t>
      </w:r>
    </w:p>
    <w:p w14:paraId="59CCFB09" w14:textId="2DA35079" w:rsidR="00C949F8" w:rsidRDefault="00C949F8" w:rsidP="00C949F8">
      <w:pPr>
        <w:pStyle w:val="ListParagraph"/>
        <w:numPr>
          <w:ilvl w:val="0"/>
          <w:numId w:val="14"/>
        </w:numPr>
      </w:pPr>
      <w:r>
        <w:t xml:space="preserve">Comprehensive comparative analysis: a systematic evaluation of </w:t>
      </w:r>
      <w:r w:rsidRPr="00C949F8">
        <w:rPr>
          <w:color w:val="EE0000"/>
        </w:rPr>
        <w:t>X</w:t>
      </w:r>
      <w:r>
        <w:t xml:space="preserve"> </w:t>
      </w:r>
      <w:r w:rsidR="001F0DF4">
        <w:rPr>
          <w:color w:val="EE0000"/>
        </w:rPr>
        <w:t>27?</w:t>
      </w:r>
      <w:r w:rsidR="001F0DF4">
        <w:t xml:space="preserve"> </w:t>
      </w:r>
      <w:r>
        <w:t>CVIs including both traditional and recently developed</w:t>
      </w:r>
      <w:r w:rsidR="00A66B51">
        <w:t xml:space="preserve"> and both internal and external</w:t>
      </w:r>
      <w:r>
        <w:t>.</w:t>
      </w:r>
    </w:p>
    <w:p w14:paraId="5520B724" w14:textId="5CC66BFC" w:rsidR="00C949F8" w:rsidRDefault="00C949F8" w:rsidP="00C949F8">
      <w:pPr>
        <w:pStyle w:val="ListParagraph"/>
        <w:numPr>
          <w:ilvl w:val="0"/>
          <w:numId w:val="14"/>
        </w:numPr>
      </w:pPr>
      <w:r>
        <w:t xml:space="preserve">Diverse array of scenarios and datasets: the comparative analysis employs both synthetic and real datasets with diverse characteristics, such as cluster overlap, cluster imbalance, noise and high dimensionality. </w:t>
      </w:r>
    </w:p>
    <w:p w14:paraId="295F1618" w14:textId="14E69E2C" w:rsidR="00C949F8" w:rsidRDefault="00C949F8" w:rsidP="00C949F8">
      <w:pPr>
        <w:pStyle w:val="ListParagraph"/>
        <w:numPr>
          <w:ilvl w:val="0"/>
          <w:numId w:val="14"/>
        </w:numPr>
      </w:pPr>
      <w:r>
        <w:t xml:space="preserve">Unique evaluation scenarios: </w:t>
      </w:r>
    </w:p>
    <w:p w14:paraId="2B568633" w14:textId="30E450D5" w:rsidR="00A66B51" w:rsidRDefault="00A66B51" w:rsidP="00A66B51">
      <w:pPr>
        <w:pStyle w:val="ListParagraph"/>
        <w:numPr>
          <w:ilvl w:val="1"/>
          <w:numId w:val="14"/>
        </w:numPr>
      </w:pPr>
      <w:r>
        <w:t>Handcrafted labels showcasing simple scenarios of failure</w:t>
      </w:r>
    </w:p>
    <w:p w14:paraId="3E40812D" w14:textId="26F0816A" w:rsidR="00A66B51" w:rsidRDefault="00A66B51" w:rsidP="00A66B51">
      <w:pPr>
        <w:pStyle w:val="ListParagraph"/>
        <w:numPr>
          <w:ilvl w:val="1"/>
          <w:numId w:val="14"/>
        </w:numPr>
      </w:pPr>
      <w:r>
        <w:t>Analysis of breaking points</w:t>
      </w:r>
    </w:p>
    <w:p w14:paraId="17A4B29B" w14:textId="63715617" w:rsidR="00A66B51" w:rsidRDefault="00A66B51" w:rsidP="00A66B51">
      <w:pPr>
        <w:pStyle w:val="ListParagraph"/>
        <w:numPr>
          <w:ilvl w:val="1"/>
          <w:numId w:val="14"/>
        </w:numPr>
      </w:pPr>
      <w:r>
        <w:t>Analysis of performance for validity and for estimating the number of clusters</w:t>
      </w:r>
    </w:p>
    <w:p w14:paraId="29BE0E25" w14:textId="27A4972C" w:rsidR="00476577" w:rsidRPr="00740683" w:rsidRDefault="001C50A3" w:rsidP="00740683">
      <w:pPr>
        <w:pStyle w:val="ListParagraph"/>
        <w:numPr>
          <w:ilvl w:val="1"/>
          <w:numId w:val="14"/>
        </w:numPr>
        <w:rPr>
          <w:color w:val="EE0000"/>
        </w:rPr>
      </w:pPr>
      <w:r w:rsidRPr="00740683">
        <w:rPr>
          <w:color w:val="EE0000"/>
        </w:rPr>
        <w:t>Computational efficiency?</w:t>
      </w:r>
      <w:r w:rsidR="00740683" w:rsidRPr="00740683">
        <w:rPr>
          <w:color w:val="EE0000"/>
        </w:rPr>
        <w:t xml:space="preserve"> Stability across runs?</w:t>
      </w:r>
      <w:r w:rsidR="001F0DF4">
        <w:rPr>
          <w:color w:val="EE0000"/>
        </w:rPr>
        <w:t xml:space="preserve"> Internal &amp; external?</w:t>
      </w:r>
    </w:p>
    <w:p w14:paraId="04102BCA" w14:textId="6EB3F635" w:rsidR="00FF30DF" w:rsidRDefault="00FF30DF" w:rsidP="00FF30DF">
      <w:pPr>
        <w:pStyle w:val="Heading1"/>
      </w:pPr>
      <w:r>
        <w:t>Materials and Methods</w:t>
      </w:r>
    </w:p>
    <w:p w14:paraId="7793B447" w14:textId="6BF9C5EF" w:rsidR="004C4EEF" w:rsidRPr="0068692A" w:rsidRDefault="001D2C69" w:rsidP="0068692A">
      <w:pPr>
        <w:pStyle w:val="Heading2"/>
      </w:pPr>
      <w:r>
        <w:t xml:space="preserve">Cluster validity </w:t>
      </w:r>
      <w:r w:rsidR="00FD70A6">
        <w:t>indices/</w:t>
      </w:r>
      <w:r>
        <w:t>metrics</w:t>
      </w:r>
    </w:p>
    <w:p w14:paraId="37C78CF2" w14:textId="4A05C6A4" w:rsidR="00B70830" w:rsidRPr="00EC3E53" w:rsidRDefault="00B70830" w:rsidP="00B70830">
      <w:r>
        <w:t xml:space="preserve">We specify the terms / notations used in the formulas /equations here: </w:t>
      </w:r>
      <w:r w:rsidRPr="00EC3E53">
        <w:t xml:space="preserve">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 </w:t>
      </w:r>
      <w:r w:rsidR="00380B54">
        <w:t xml:space="preserve">distinct </w:t>
      </w:r>
      <w:r w:rsidRPr="00EC3E53">
        <w:t>cluster.</w:t>
      </w:r>
    </w:p>
    <w:tbl>
      <w:tblPr>
        <w:tblStyle w:val="TableGrid"/>
        <w:tblW w:w="0" w:type="auto"/>
        <w:tblLook w:val="04A0" w:firstRow="1" w:lastRow="0" w:firstColumn="1" w:lastColumn="0" w:noHBand="0" w:noVBand="1"/>
      </w:tblPr>
      <w:tblGrid>
        <w:gridCol w:w="4675"/>
        <w:gridCol w:w="4675"/>
      </w:tblGrid>
      <w:tr w:rsidR="00B70830" w14:paraId="56D18EBB" w14:textId="77777777" w:rsidTr="00B70830">
        <w:tc>
          <w:tcPr>
            <w:tcW w:w="4675" w:type="dxa"/>
          </w:tcPr>
          <w:p w14:paraId="17978607" w14:textId="0D847CF4" w:rsidR="00B70830" w:rsidRPr="00B70830" w:rsidRDefault="00B70830" w:rsidP="004C4EEF">
            <w:pPr>
              <w:rPr>
                <w:b/>
                <w:bCs/>
              </w:rPr>
            </w:pPr>
            <w:r w:rsidRPr="00B70830">
              <w:rPr>
                <w:b/>
                <w:bCs/>
              </w:rPr>
              <w:t>Term / Notation</w:t>
            </w:r>
          </w:p>
        </w:tc>
        <w:tc>
          <w:tcPr>
            <w:tcW w:w="4675" w:type="dxa"/>
          </w:tcPr>
          <w:p w14:paraId="2AFD69D3" w14:textId="01C52E8B" w:rsidR="00B70830" w:rsidRPr="00B70830" w:rsidRDefault="00B70830" w:rsidP="004C4EEF">
            <w:pPr>
              <w:rPr>
                <w:b/>
                <w:bCs/>
              </w:rPr>
            </w:pPr>
            <w:r w:rsidRPr="00B70830">
              <w:rPr>
                <w:b/>
                <w:bCs/>
              </w:rPr>
              <w:t>Meaning</w:t>
            </w:r>
          </w:p>
        </w:tc>
      </w:tr>
      <w:tr w:rsidR="00B70830" w14:paraId="7870071D" w14:textId="77777777" w:rsidTr="00B70830">
        <w:tc>
          <w:tcPr>
            <w:tcW w:w="4675" w:type="dxa"/>
          </w:tcPr>
          <w:p w14:paraId="405D75EC" w14:textId="04972F24" w:rsidR="00B70830" w:rsidRDefault="00B70830" w:rsidP="004C4EEF">
            <w:r>
              <w:t>N</w:t>
            </w:r>
          </w:p>
        </w:tc>
        <w:tc>
          <w:tcPr>
            <w:tcW w:w="4675" w:type="dxa"/>
          </w:tcPr>
          <w:p w14:paraId="5C81BE57" w14:textId="7707E7C2" w:rsidR="00B70830" w:rsidRDefault="00B70830" w:rsidP="004C4EEF">
            <w:r>
              <w:t>The number of points in the dataset</w:t>
            </w:r>
          </w:p>
        </w:tc>
      </w:tr>
      <w:tr w:rsidR="009C7CF2" w14:paraId="1F929624" w14:textId="77777777" w:rsidTr="00B70830">
        <w:tc>
          <w:tcPr>
            <w:tcW w:w="4675" w:type="dxa"/>
          </w:tcPr>
          <w:p w14:paraId="09E13190" w14:textId="5596B952" w:rsidR="009C7CF2" w:rsidRDefault="009C7CF2" w:rsidP="004C4EEF">
            <w:r>
              <w:t>D</w:t>
            </w:r>
          </w:p>
        </w:tc>
        <w:tc>
          <w:tcPr>
            <w:tcW w:w="4675" w:type="dxa"/>
          </w:tcPr>
          <w:p w14:paraId="1F3717A3" w14:textId="182F7DB9" w:rsidR="009C7CF2" w:rsidRDefault="009C7CF2" w:rsidP="004C4EEF">
            <w:r>
              <w:t>The number of dimensions/features in the dataset</w:t>
            </w:r>
          </w:p>
        </w:tc>
      </w:tr>
      <w:tr w:rsidR="00B70830" w14:paraId="79C5AAEF" w14:textId="77777777" w:rsidTr="00B70830">
        <w:tc>
          <w:tcPr>
            <w:tcW w:w="4675" w:type="dxa"/>
          </w:tcPr>
          <w:p w14:paraId="7CCDD8DF" w14:textId="73BFCEAC" w:rsidR="00B70830" w:rsidRDefault="00000000" w:rsidP="004C4EEF">
            <m:oMath>
              <m:sSub>
                <m:sSubPr>
                  <m:ctrlPr>
                    <w:rPr>
                      <w:rFonts w:ascii="Cambria Math" w:hAnsi="Cambria Math"/>
                    </w:rPr>
                  </m:ctrlPr>
                </m:sSubPr>
                <m:e>
                  <m:r>
                    <w:rPr>
                      <w:rFonts w:ascii="Cambria Math" w:hAnsi="Cambria Math"/>
                    </w:rPr>
                    <m:t>x</m:t>
                  </m:r>
                </m:e>
                <m:sub>
                  <m:r>
                    <w:rPr>
                      <w:rFonts w:ascii="Cambria Math" w:hAnsi="Cambria Math"/>
                    </w:rPr>
                    <m:t>i</m:t>
                  </m:r>
                </m:sub>
              </m:sSub>
            </m:oMath>
            <w:r w:rsidR="00B70830">
              <w:t xml:space="preserve"> </w:t>
            </w:r>
          </w:p>
        </w:tc>
        <w:tc>
          <w:tcPr>
            <w:tcW w:w="4675" w:type="dxa"/>
          </w:tcPr>
          <w:p w14:paraId="0005CE3D" w14:textId="4D9B0508" w:rsidR="00B70830" w:rsidRDefault="00B70830" w:rsidP="004C4EEF">
            <w:r>
              <w:t>A point in the dataset</w:t>
            </w:r>
          </w:p>
        </w:tc>
      </w:tr>
      <w:tr w:rsidR="00B70830" w14:paraId="7365586D" w14:textId="77777777" w:rsidTr="00B70830">
        <w:tc>
          <w:tcPr>
            <w:tcW w:w="4675" w:type="dxa"/>
          </w:tcPr>
          <w:p w14:paraId="2F3B9C8C" w14:textId="7C02D976" w:rsidR="00B70830" w:rsidRDefault="00B70830" w:rsidP="004C4EEF">
            <w:r>
              <w:t>K</w:t>
            </w:r>
          </w:p>
        </w:tc>
        <w:tc>
          <w:tcPr>
            <w:tcW w:w="4675" w:type="dxa"/>
          </w:tcPr>
          <w:p w14:paraId="1CF162BB" w14:textId="6E65D786" w:rsidR="00B70830" w:rsidRDefault="00B70830" w:rsidP="004C4EEF">
            <w:r>
              <w:t>The number of clusters in the dataset</w:t>
            </w:r>
          </w:p>
        </w:tc>
      </w:tr>
      <w:tr w:rsidR="00B70830" w14:paraId="48D8C21B" w14:textId="77777777" w:rsidTr="00B70830">
        <w:tc>
          <w:tcPr>
            <w:tcW w:w="4675" w:type="dxa"/>
          </w:tcPr>
          <w:p w14:paraId="11FE4C28" w14:textId="40BB159B" w:rsidR="00B70830" w:rsidRDefault="00000000" w:rsidP="004C4EEF">
            <m:oMath>
              <m:sSub>
                <m:sSubPr>
                  <m:ctrlPr>
                    <w:rPr>
                      <w:rFonts w:ascii="Cambria Math" w:hAnsi="Cambria Math"/>
                    </w:rPr>
                  </m:ctrlPr>
                </m:sSubPr>
                <m:e>
                  <m:r>
                    <w:rPr>
                      <w:rFonts w:ascii="Cambria Math" w:hAnsi="Cambria Math"/>
                    </w:rPr>
                    <m:t>C</m:t>
                  </m:r>
                </m:e>
                <m:sub>
                  <m:r>
                    <w:rPr>
                      <w:rFonts w:ascii="Cambria Math" w:hAnsi="Cambria Math"/>
                    </w:rPr>
                    <m:t>k</m:t>
                  </m:r>
                </m:sub>
              </m:sSub>
            </m:oMath>
            <w:r w:rsidR="00B70830">
              <w:t xml:space="preserve"> </w:t>
            </w:r>
          </w:p>
        </w:tc>
        <w:tc>
          <w:tcPr>
            <w:tcW w:w="4675" w:type="dxa"/>
          </w:tcPr>
          <w:p w14:paraId="63BC4610" w14:textId="4A6BBA9F" w:rsidR="00B70830" w:rsidRDefault="00B70830" w:rsidP="004C4EEF">
            <w:r>
              <w:t xml:space="preserve">The cluster </w:t>
            </w:r>
            <w:r w:rsidRPr="00B70830">
              <w:rPr>
                <w:i/>
                <w:iCs/>
              </w:rPr>
              <w:t>k</w:t>
            </w:r>
          </w:p>
        </w:tc>
      </w:tr>
      <w:tr w:rsidR="00B70830" w14:paraId="03199F39" w14:textId="77777777" w:rsidTr="00B70830">
        <w:tc>
          <w:tcPr>
            <w:tcW w:w="4675" w:type="dxa"/>
          </w:tcPr>
          <w:p w14:paraId="3E9B6E09" w14:textId="1ACB508F" w:rsidR="00B70830" w:rsidRDefault="00000000" w:rsidP="004C4EEF">
            <m:oMath>
              <m:sSub>
                <m:sSubPr>
                  <m:ctrlPr>
                    <w:rPr>
                      <w:rFonts w:ascii="Cambria Math" w:hAnsi="Cambria Math"/>
                    </w:rPr>
                  </m:ctrlPr>
                </m:sSubPr>
                <m:e>
                  <m:r>
                    <w:rPr>
                      <w:rFonts w:ascii="Cambria Math" w:hAnsi="Cambria Math"/>
                    </w:rPr>
                    <m:t>n</m:t>
                  </m:r>
                </m:e>
                <m:sub>
                  <m:r>
                    <w:rPr>
                      <w:rFonts w:ascii="Cambria Math" w:hAnsi="Cambria Math"/>
                    </w:rPr>
                    <m:t>k</m:t>
                  </m:r>
                </m:sub>
              </m:sSub>
            </m:oMath>
            <w:r w:rsidR="00B70830">
              <w:t xml:space="preserve"> </w:t>
            </w:r>
          </w:p>
        </w:tc>
        <w:tc>
          <w:tcPr>
            <w:tcW w:w="4675" w:type="dxa"/>
          </w:tcPr>
          <w:p w14:paraId="6BD91C25" w14:textId="2D1815FC" w:rsidR="00B70830" w:rsidRDefault="00B70830" w:rsidP="004C4EEF">
            <w:r>
              <w:t xml:space="preserve">The number of points in cluster </w:t>
            </w:r>
            <w:r w:rsidRPr="00B70830">
              <w:rPr>
                <w:i/>
                <w:iCs/>
              </w:rPr>
              <w:t>k</w:t>
            </w:r>
          </w:p>
        </w:tc>
      </w:tr>
      <w:tr w:rsidR="00B70830" w14:paraId="7FC02F2F" w14:textId="77777777" w:rsidTr="00B70830">
        <w:tc>
          <w:tcPr>
            <w:tcW w:w="4675" w:type="dxa"/>
          </w:tcPr>
          <w:p w14:paraId="0AE8C97C" w14:textId="7AE3F25F" w:rsidR="00B70830" w:rsidRPr="00E04DA3" w:rsidRDefault="00000000" w:rsidP="004C4EEF">
            <w:pPr>
              <w:rPr>
                <w:rFonts w:ascii="Cambria Math" w:hAnsi="Cambria Math"/>
                <w:iCs/>
              </w:rPr>
            </w:pP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00B70830">
              <w:rPr>
                <w:rFonts w:ascii="Cambria Math" w:hAnsi="Cambria Math"/>
                <w:i/>
              </w:rPr>
              <w:t xml:space="preserve"> </w:t>
            </w:r>
          </w:p>
        </w:tc>
        <w:tc>
          <w:tcPr>
            <w:tcW w:w="4675" w:type="dxa"/>
          </w:tcPr>
          <w:p w14:paraId="1F8656E4" w14:textId="75025EF6" w:rsidR="00B70830" w:rsidRDefault="00B70830" w:rsidP="004C4EEF">
            <w:r>
              <w:t xml:space="preserve">The center/centroid of cluster </w:t>
            </w:r>
            <w:r w:rsidRPr="00B70830">
              <w:rPr>
                <w:i/>
                <w:iCs/>
              </w:rPr>
              <w:t>k</w:t>
            </w:r>
          </w:p>
        </w:tc>
      </w:tr>
    </w:tbl>
    <w:p w14:paraId="76939C68" w14:textId="7D7702AB" w:rsidR="00B70830" w:rsidRPr="004C4EEF" w:rsidRDefault="00B70830" w:rsidP="004C4EEF"/>
    <w:p w14:paraId="30AC49D1" w14:textId="77777777" w:rsidR="004C4EEF" w:rsidRDefault="004C4EEF" w:rsidP="001D2C69">
      <w:pPr>
        <w:spacing w:after="0"/>
        <w:rPr>
          <w:color w:val="EE0000"/>
        </w:rPr>
      </w:pPr>
    </w:p>
    <w:p w14:paraId="0E03A137" w14:textId="77777777" w:rsidR="00317978" w:rsidRDefault="00317978" w:rsidP="001D2C69">
      <w:pPr>
        <w:spacing w:after="0"/>
        <w:rPr>
          <w:color w:val="EE0000"/>
        </w:rPr>
      </w:pPr>
    </w:p>
    <w:p w14:paraId="1015AE9A" w14:textId="6138E507" w:rsidR="00317978" w:rsidRPr="002637F2" w:rsidRDefault="00317978" w:rsidP="001D2C69">
      <w:pPr>
        <w:spacing w:after="0"/>
      </w:pPr>
      <w:r w:rsidRPr="002637F2">
        <w:lastRenderedPageBreak/>
        <w:t>General concepts</w:t>
      </w:r>
      <w:r w:rsidR="00B12622" w:rsidRPr="002637F2">
        <w:t xml:space="preserve"> used in CVI -</w:t>
      </w:r>
      <w:r w:rsidRPr="002637F2">
        <w:t xml:space="preserve"> equations:</w:t>
      </w:r>
    </w:p>
    <w:p w14:paraId="3D1BA386" w14:textId="516E2354" w:rsidR="00D159DC" w:rsidRDefault="00D159DC" w:rsidP="001D2C69">
      <w:pPr>
        <w:spacing w:after="0"/>
      </w:pPr>
      <w:r>
        <w:t>Mean/center of data</w:t>
      </w:r>
    </w:p>
    <w:p w14:paraId="1E8D2211" w14:textId="4561342E" w:rsidR="00D159DC" w:rsidRPr="00D159DC" w:rsidRDefault="00D159DC" w:rsidP="001D2C69">
      <w:pPr>
        <w:spacing w:after="0"/>
      </w:pPr>
      <w:r>
        <w:t>Cluster mean / center / centroid</w:t>
      </w:r>
    </w:p>
    <w:p w14:paraId="17B1143D" w14:textId="66A8C647"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7F81F19D" w14:textId="28A17A85"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b>
                <m:sSubPr>
                  <m:ctrlPr>
                    <w:rPr>
                      <w:rFonts w:ascii="Cambria Math" w:hAnsi="Cambria Math"/>
                      <w:i/>
                    </w:rPr>
                  </m:ctrlPr>
                </m:sSubPr>
                <m:e>
                  <m:r>
                    <w:rPr>
                      <w:rFonts w:ascii="Cambria Math" w:hAnsi="Cambria Math"/>
                    </w:rPr>
                    <m:t>x</m:t>
                  </m:r>
                </m:e>
                <m:sub>
                  <m:r>
                    <w:rPr>
                      <w:rFonts w:ascii="Cambria Math" w:hAnsi="Cambria Math"/>
                    </w:rPr>
                    <m:t>k</m:t>
                  </m:r>
                </m:sub>
              </m:sSub>
            </m:e>
          </m:nary>
        </m:oMath>
      </m:oMathPara>
    </w:p>
    <w:p w14:paraId="67197977" w14:textId="7C262226" w:rsidR="00D159DC" w:rsidRDefault="00D159DC" w:rsidP="00D159DC">
      <w:pPr>
        <w:spacing w:after="0"/>
      </w:pPr>
      <w:r>
        <w:t>Sum-of-Squared Errors = Sum-of-Squares Within</w:t>
      </w:r>
      <w:r w:rsidR="00E04DA3">
        <w:t xml:space="preserve"> / </w:t>
      </w:r>
      <w:r w:rsidR="00E04DA3" w:rsidRPr="00A37F30">
        <w:t>within-cluster sum of squares</w:t>
      </w:r>
    </w:p>
    <w:p w14:paraId="139736B2" w14:textId="0E0D0255" w:rsidR="002637F2" w:rsidRDefault="002637F2" w:rsidP="00D159DC">
      <w:pPr>
        <w:spacing w:after="0"/>
        <w:rPr>
          <w:color w:val="EE0000"/>
        </w:rPr>
      </w:pPr>
      <w:r w:rsidRPr="002637F2">
        <w:rPr>
          <w:color w:val="EE0000"/>
        </w:rPr>
        <w:t xml:space="preserve">Internal cohesiveness/compactness is measured using the squared error function, the sum of squares within (SSW), or the sum of squares error (SSE). Thus, it determines the degree of closeness between the data points. It simply refers to the total of the squared distances between each point in the cluster and its centroid. The partition is indicated as good if the value of its variance is low. Therefore, the value of the compactness measure is minimized </w:t>
      </w:r>
      <w:r w:rsidR="006D102E">
        <w:rPr>
          <w:color w:val="EE0000"/>
        </w:rPr>
        <w:fldChar w:fldCharType="begin"/>
      </w:r>
      <w:r w:rsidR="00B11A65">
        <w:rPr>
          <w:color w:val="EE0000"/>
        </w:rPr>
        <w:instrText xml:space="preserve"> ADDIN ZOTERO_ITEM CSL_CITATION {"citationID":"T4o5LDeG","properties":{"formattedCitation":"(29)","plainCitation":"(29)","noteIndex":0},"citationItems":[{"id":1762,"uris":["http://zotero.org/users/8619560/items/VMXEMNX2"],"itemData":{"id":1762,"type":"article-journal","abstract":"Cluster validity indexes are very important tools designed for two purposes: comparing the performance of clustering algorithms and determining the number of clusters that best fits the data. These indexes are in general constructed by combining a measure of compactness and a measure of separation. A classical measure of compactness is the variance. As for separation, the distance between cluster centers is used. However, such a distance does not always reflect the quality of the partition between clusters and sometimes gives misleading results. In this paper, we propose a new cluster validity index for which Jeffrey divergence is used to measure separation between clusters. Experimental results are conducted using different types of data and comparison with widely used cluster validity indexes demonstrates the outperformance of the proposed index.","container-title":"Pattern Analysis and Applications","DOI":"10.1007/s10044-015-0453-7","ISSN":"1433-755X","issue":"1","journalAbbreviation":"Pattern Anal Applic","language":"en","page":"21-31","source":"Springer Link","title":"Cluster validity index based on Jeffrey divergence","volume":"20","author":[{"family":"Said","given":"Ahmed Ben"},{"family":"Hadjidj","given":"Rachid"},{"family":"Foufou","given":"Sebti"}],"issued":{"date-parts":[["2017",2,1]]}}}],"schema":"https://github.com/citation-style-language/schema/raw/master/csl-citation.json"} </w:instrText>
      </w:r>
      <w:r w:rsidR="006D102E">
        <w:rPr>
          <w:color w:val="EE0000"/>
        </w:rPr>
        <w:fldChar w:fldCharType="separate"/>
      </w:r>
      <w:r w:rsidR="009B523F" w:rsidRPr="009B523F">
        <w:t>(29)</w:t>
      </w:r>
      <w:r w:rsidR="006D102E">
        <w:rPr>
          <w:color w:val="EE0000"/>
        </w:rPr>
        <w:fldChar w:fldCharType="end"/>
      </w:r>
    </w:p>
    <w:p w14:paraId="3FAFBB35" w14:textId="77777777" w:rsidR="002637F2" w:rsidRDefault="002637F2" w:rsidP="00D159DC">
      <w:pPr>
        <w:spacing w:after="0"/>
        <w:rPr>
          <w:color w:val="EE0000"/>
        </w:rPr>
      </w:pPr>
    </w:p>
    <w:p w14:paraId="5BB1153F" w14:textId="65C7653D" w:rsidR="002637F2" w:rsidRDefault="002637F2" w:rsidP="00D159DC">
      <w:pPr>
        <w:spacing w:after="0"/>
        <w:rPr>
          <w:color w:val="EE0000"/>
        </w:rPr>
      </w:pPr>
      <w:r w:rsidRPr="002637F2">
        <w:rPr>
          <w:color w:val="EE0000"/>
        </w:rPr>
        <w:t xml:space="preserve">Separation: The external separation is quantified using the sum of squares between (SSB). Where it assumes the distances between separate clusters, typically, it is measured as the sum of the squared distance between the global average point and its centroid. A high value determines separation with high quality. Therefore, the value of the separation measure is maximized </w:t>
      </w:r>
      <w:r w:rsidR="006D102E">
        <w:rPr>
          <w:color w:val="EE0000"/>
        </w:rPr>
        <w:fldChar w:fldCharType="begin"/>
      </w:r>
      <w:r w:rsidR="00B11A65">
        <w:rPr>
          <w:color w:val="EE0000"/>
        </w:rPr>
        <w:instrText xml:space="preserve"> ADDIN ZOTERO_ITEM CSL_CITATION {"citationID":"UDyZwXIv","properties":{"formattedCitation":"(30)","plainCitation":"(30)","noteIndex":0},"citationItems":[{"id":1764,"uris":["http://zotero.org/users/8619560/items/JZYMIN94"],"itemData":{"id":1764,"type":"article-journal","abstract":"Compactness and separability of data points are two important properties that contribute to the accuracy of machine learning tasks such as classification and clustering. We propose a framework that enhances the goodness criteria of the two properties by transforming the data points to a subspace in the same feature space, where data points of the same class are most similar to each other. Most related research about feature engineering in the input data points space relies on manually specified transformation functions. In contrast, our work utilizes a fully automated pipeline, in which the transformation function is learnt via an autoencoder for extraction of latent representation and multi-layer perceptron (MLP) regressors for the feature mapping. We tested our framework on both standard small datasets and benchmark-simulated small datasets by taking small fractions of their samples for training. Our framework consistently produced the best results in all semi-supervised clustering experiments based on K-means and different seeding techniques, with regards to clustering metrics and execution time. In addition, it enhances the performance of linear support vector machine (LSVM) and artificial neural network (ANN) classifier, when embedded as a preprocessing step before applying the classifiers.","container-title":"Applied Sciences","DOI":"10.3390/app12031713","ISSN":"2076-3417","issue":"3","language":"en","license":"http://creativecommons.org/licenses/by/3.0/","note":"publisher: Multidisciplinary Digital Publishing Institute","page":"1713","source":"www.mdpi.com","title":"Feature Transformation Framework for Enhancing Compactness and Separability of Data Points in Feature Space for Small Datasets","volume":"12","author":[{"family":"ElMorshedy","given":"Mahmoud Maher"},{"family":"Fathalla","given":"Radwa"},{"family":"El-Sonbaty","given":"Yasser"}],"issued":{"date-parts":[["2022",1]]}}}],"schema":"https://github.com/citation-style-language/schema/raw/master/csl-citation.json"} </w:instrText>
      </w:r>
      <w:r w:rsidR="006D102E">
        <w:rPr>
          <w:color w:val="EE0000"/>
        </w:rPr>
        <w:fldChar w:fldCharType="separate"/>
      </w:r>
      <w:r w:rsidR="009B523F" w:rsidRPr="009B523F">
        <w:t>(30)</w:t>
      </w:r>
      <w:r w:rsidR="006D102E">
        <w:rPr>
          <w:color w:val="EE0000"/>
        </w:rPr>
        <w:fldChar w:fldCharType="end"/>
      </w:r>
    </w:p>
    <w:p w14:paraId="266374C5" w14:textId="77777777" w:rsidR="002637F2" w:rsidRDefault="002637F2" w:rsidP="00D159DC">
      <w:pPr>
        <w:spacing w:after="0"/>
        <w:rPr>
          <w:color w:val="EE0000"/>
        </w:rPr>
      </w:pPr>
    </w:p>
    <w:p w14:paraId="4A4D61F4" w14:textId="2B119D1B" w:rsidR="002637F2" w:rsidRPr="002637F2" w:rsidRDefault="002637F2" w:rsidP="00D159DC">
      <w:pPr>
        <w:spacing w:after="0"/>
        <w:rPr>
          <w:color w:val="EE0000"/>
        </w:rPr>
      </w:pPr>
      <w:r w:rsidRPr="002637F2">
        <w:rPr>
          <w:color w:val="EE0000"/>
        </w:rPr>
        <w:t xml:space="preserve">Although, the K-means clustering algorithm does not perform perfectly when the clusters are well-separated </w:t>
      </w:r>
      <w:r w:rsidR="006D102E">
        <w:rPr>
          <w:color w:val="EE0000"/>
        </w:rPr>
        <w:fldChar w:fldCharType="begin"/>
      </w:r>
      <w:r w:rsidR="00B11A65">
        <w:rPr>
          <w:color w:val="EE0000"/>
        </w:rPr>
        <w:instrText xml:space="preserve"> ADDIN ZOTERO_ITEM CSL_CITATION {"citationID":"o9fIHUiG","properties":{"formattedCitation":"(31)","plainCitation":"(31)","noteIndex":0},"citationItems":[{"id":1761,"uris":["http://zotero.org/users/8619560/items/NG9HD76N"],"itemData":{"id":1761,"type":"article-journal","abstract":"This paper has two contributions. First, we introduce a clustering basic benchmark. Second, we study the performance of k-means using this benchmark. Specifically, we measure how the performance depends on four factors: (1) overlap of clusters, (2) number of clusters, (3) dimensionality, and (4) unbalance of cluster sizes. The results show that overlap is critical, and that k-means starts to work effectively when the overlap reaches 4% level.","container-title":"Applied Intelligence","DOI":"10.1007/s10489-018-1238-7","ISSN":"1573-7497","issue":"12","journalAbbreviation":"Appl Intell","language":"en","page":"4743-4759","source":"Springer Link","title":"K-means properties on six clustering benchmark datasets","volume":"48","author":[{"family":"Fränti","given":"Pasi"},{"family":"Sieranoja","given":"Sami"}],"issued":{"date-parts":[["2018",12,1]]}}}],"schema":"https://github.com/citation-style-language/schema/raw/master/csl-citation.json"} </w:instrText>
      </w:r>
      <w:r w:rsidR="006D102E">
        <w:rPr>
          <w:color w:val="EE0000"/>
        </w:rPr>
        <w:fldChar w:fldCharType="separate"/>
      </w:r>
      <w:r w:rsidR="009B523F" w:rsidRPr="009B523F">
        <w:t>(31)</w:t>
      </w:r>
      <w:r w:rsidR="006D102E">
        <w:rPr>
          <w:color w:val="EE0000"/>
        </w:rPr>
        <w:fldChar w:fldCharType="end"/>
      </w:r>
    </w:p>
    <w:p w14:paraId="42AECD70" w14:textId="77777777" w:rsidR="002637F2" w:rsidRDefault="002637F2" w:rsidP="00D159DC">
      <w:pPr>
        <w:spacing w:after="0"/>
      </w:pPr>
    </w:p>
    <w:p w14:paraId="5755A75E" w14:textId="7D9C63A5" w:rsidR="00D159DC" w:rsidRDefault="00D159DC" w:rsidP="00D159DC">
      <w:pPr>
        <w:spacing w:after="0"/>
      </w:pPr>
      <w:r>
        <w:t>Sum-of-Squares Between</w:t>
      </w:r>
      <w:r w:rsidR="00E04DA3">
        <w:t xml:space="preserve"> / between</w:t>
      </w:r>
      <w:r w:rsidR="00E04DA3" w:rsidRPr="00A37F30">
        <w:t>-cluster sum of squares</w:t>
      </w:r>
    </w:p>
    <w:p w14:paraId="622A9C0A" w14:textId="77777777" w:rsidR="00D159DC" w:rsidRPr="00B12622" w:rsidRDefault="00D159DC" w:rsidP="001D2C69">
      <w:pPr>
        <w:spacing w:after="0"/>
      </w:pPr>
    </w:p>
    <w:p w14:paraId="0222EC9F" w14:textId="77777777" w:rsidR="00B12622" w:rsidRPr="00B12622" w:rsidRDefault="00B12622" w:rsidP="00B12622">
      <m:oMathPara>
        <m:oMath>
          <m:r>
            <w:rPr>
              <w:rFonts w:ascii="Cambria Math" w:hAnsi="Cambria Math"/>
            </w:rPr>
            <m:t xml:space="preserve">SSE=SSW=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oMath>
      </m:oMathPara>
    </w:p>
    <w:p w14:paraId="10DC2EC9" w14:textId="77777777" w:rsidR="00B12622" w:rsidRPr="00FE732B" w:rsidRDefault="00B12622" w:rsidP="00B12622">
      <m:oMathPara>
        <m:oMath>
          <m:r>
            <w:rPr>
              <w:rFonts w:ascii="Cambria Math" w:hAnsi="Cambria Math"/>
            </w:rPr>
            <m:t xml:space="preserve">SSB=BS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μ)</m:t>
                  </m:r>
                </m:e>
                <m:sup>
                  <m:r>
                    <w:rPr>
                      <w:rFonts w:ascii="Cambria Math" w:hAnsi="Cambria Math"/>
                    </w:rPr>
                    <m:t>2</m:t>
                  </m:r>
                </m:sup>
              </m:sSup>
            </m:e>
          </m:nary>
        </m:oMath>
      </m:oMathPara>
    </w:p>
    <w:p w14:paraId="355E6A5B" w14:textId="77777777" w:rsidR="00B12622" w:rsidRDefault="00B12622" w:rsidP="001D2C69">
      <w:pPr>
        <w:spacing w:after="0"/>
        <w:rPr>
          <w:color w:val="EE0000"/>
          <w:lang w:val="de-DE"/>
        </w:rPr>
      </w:pPr>
    </w:p>
    <w:p w14:paraId="36158D0C" w14:textId="77777777" w:rsidR="00E04DA3" w:rsidRPr="009E4E97" w:rsidRDefault="00E04DA3" w:rsidP="00E04DA3">
      <m:oMathPara>
        <m:oMath>
          <m:r>
            <w:rPr>
              <w:rFonts w:ascii="Cambria Math" w:hAnsi="Cambria Math"/>
            </w:rPr>
            <m:t>SS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ist(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73D0D9BA" w14:textId="77777777" w:rsidR="00E04DA3" w:rsidRPr="009E4E97" w:rsidRDefault="00E04DA3" w:rsidP="00E04DA3">
      <m:oMathPara>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SSE(</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0C84378A" w14:textId="77777777" w:rsidR="00317978" w:rsidRPr="00317978" w:rsidRDefault="00317978" w:rsidP="001D2C69">
      <w:pPr>
        <w:spacing w:after="0"/>
        <w:rPr>
          <w:color w:val="EE0000"/>
          <w:lang w:val="de-DE"/>
        </w:rPr>
      </w:pPr>
    </w:p>
    <w:p w14:paraId="00F06777" w14:textId="77777777" w:rsidR="00317978" w:rsidRPr="00317978" w:rsidRDefault="00317978" w:rsidP="001D2C69">
      <w:pPr>
        <w:spacing w:after="0"/>
        <w:rPr>
          <w:color w:val="EE0000"/>
          <w:lang w:val="de-DE"/>
        </w:rPr>
      </w:pPr>
    </w:p>
    <w:p w14:paraId="5CBD3E96" w14:textId="7325D821" w:rsidR="00317978" w:rsidRPr="0068692A" w:rsidRDefault="0068692A" w:rsidP="001D2C69">
      <w:pPr>
        <w:spacing w:after="0"/>
        <w:rPr>
          <w:color w:val="EE0000"/>
        </w:rPr>
      </w:pPr>
      <w:r w:rsidRPr="0068692A">
        <w:rPr>
          <w:color w:val="EE0000"/>
        </w:rPr>
        <w:t>--------------------------------------------------------------------</w:t>
      </w:r>
    </w:p>
    <w:p w14:paraId="5C433107" w14:textId="198BC461" w:rsidR="001D2C69" w:rsidRPr="0068692A" w:rsidRDefault="001D2C69" w:rsidP="001D2C69">
      <w:pPr>
        <w:spacing w:after="0"/>
        <w:rPr>
          <w:color w:val="EE0000"/>
        </w:rPr>
      </w:pPr>
    </w:p>
    <w:p w14:paraId="18BCB6C2" w14:textId="13CB6B39" w:rsidR="001D2C69" w:rsidRPr="001D2C69" w:rsidRDefault="0068692A" w:rsidP="001D2C69">
      <w:pPr>
        <w:spacing w:after="0"/>
        <w:rPr>
          <w:color w:val="EE0000"/>
        </w:rPr>
      </w:pPr>
      <w:r>
        <w:t>Davies-Bouldin i</w:t>
      </w:r>
      <w:r w:rsidRPr="00EC3E53">
        <w:t xml:space="preserve">ndex </w:t>
      </w:r>
      <w:r>
        <w:t xml:space="preserve">(DB) </w:t>
      </w:r>
      <w:r w:rsidR="001D2C69" w:rsidRPr="001D2C69">
        <w:rPr>
          <w:color w:val="EE0000"/>
        </w:rPr>
        <w:fldChar w:fldCharType="begin"/>
      </w:r>
      <w:r w:rsidR="00B11A65">
        <w:rPr>
          <w:color w:val="EE0000"/>
        </w:rPr>
        <w:instrText xml:space="preserve"> ADDIN ZOTERO_ITEM CSL_CITATION {"citationID":"4tgKy32e","properties":{"formattedCitation":"(32\\uc0\\u8211{}34)","plainCitation":"(32–34)","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001D2C69" w:rsidRPr="001D2C69">
        <w:rPr>
          <w:color w:val="EE0000"/>
        </w:rPr>
        <w:fldChar w:fldCharType="separate"/>
      </w:r>
      <w:r w:rsidR="009B523F" w:rsidRPr="009B523F">
        <w:t>(32–34)</w:t>
      </w:r>
      <w:r w:rsidR="001D2C69" w:rsidRPr="001D2C69">
        <w:rPr>
          <w:color w:val="EE0000"/>
        </w:rPr>
        <w:fldChar w:fldCharType="end"/>
      </w:r>
      <w:r w:rsidR="001D2C69" w:rsidRPr="0068692A">
        <w:rPr>
          <w:color w:val="EE0000"/>
        </w:rPr>
        <w:t xml:space="preserve"> is computed as the average similarity of clusters. </w:t>
      </w:r>
      <w:r w:rsidR="001D2C69" w:rsidRPr="00515D29">
        <w:rPr>
          <w:color w:val="EE0000"/>
        </w:rPr>
        <w:t xml:space="preserve">The similarity is computed using the distance between clusters and their sizes. </w:t>
      </w:r>
      <w:r w:rsidR="001D2C69" w:rsidRPr="001D2C69">
        <w:rPr>
          <w:color w:val="EE0000"/>
        </w:rPr>
        <w:t>DBS has an inverse performance interval to the other metrics presented in this work. It has only a lower bound at 0, and lower values represent a higher performance. The following formulas describe the computation of this metric:</w:t>
      </w:r>
    </w:p>
    <w:p w14:paraId="1ABBE275" w14:textId="77777777" w:rsidR="001D2C69" w:rsidRPr="001D2C69" w:rsidRDefault="001D2C69" w:rsidP="001D2C69">
      <w:pPr>
        <w:spacing w:after="0"/>
        <w:rPr>
          <w:color w:val="EE0000"/>
        </w:rPr>
      </w:pPr>
    </w:p>
    <w:p w14:paraId="34EB5BE6" w14:textId="46A3A512"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sSub>
                <m:sSubPr>
                  <m:ctrlPr>
                    <w:rPr>
                      <w:rFonts w:ascii="Cambria Math" w:eastAsia="Cambria Math" w:hAnsi="Cambria Math"/>
                      <w:i/>
                      <w:color w:val="EE0000"/>
                      <w:szCs w:val="28"/>
                    </w:rPr>
                  </m:ctrlPr>
                </m:sSubPr>
                <m:e>
                  <m:r>
                    <w:rPr>
                      <w:rFonts w:ascii="Cambria Math" w:eastAsia="Cambria Math" w:hAnsi="Cambria Math"/>
                      <w:color w:val="EE0000"/>
                      <w:szCs w:val="28"/>
                    </w:rPr>
                    <m:t>R</m:t>
                  </m:r>
                </m:e>
                <m:sub>
                  <m:r>
                    <w:rPr>
                      <w:rFonts w:ascii="Cambria Math" w:eastAsia="Cambria Math" w:hAnsi="Cambria Math"/>
                      <w:color w:val="EE0000"/>
                      <w:szCs w:val="28"/>
                    </w:rPr>
                    <m:t>i,j</m:t>
                  </m:r>
                </m:sub>
              </m:sSub>
              <m:r>
                <w:rPr>
                  <w:rFonts w:ascii="Cambria Math" w:eastAsia="Cambria Math" w:hAnsi="Cambria Math"/>
                  <w:color w:val="EE0000"/>
                  <w:szCs w:val="28"/>
                </w:rPr>
                <m:t>=</m:t>
              </m:r>
              <m:f>
                <m:fPr>
                  <m:ctrlPr>
                    <w:rPr>
                      <w:rFonts w:ascii="Cambria Math" w:eastAsia="Cambria Math" w:hAnsi="Cambria Math"/>
                      <w:color w:val="EE0000"/>
                      <w:szCs w:val="28"/>
                    </w:rPr>
                  </m:ctrlPr>
                </m:fPr>
                <m:num>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i</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i</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e>
                  </m:nary>
                  <m:r>
                    <w:rPr>
                      <w:rFonts w:ascii="Cambria Math" w:eastAsia="Cambria Math" w:hAnsi="Cambria Math"/>
                      <w:color w:val="EE0000"/>
                      <w:szCs w:val="28"/>
                    </w:rPr>
                    <m:t>+</m:t>
                  </m:r>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j</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j</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j</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e>
                  </m:nary>
                </m:num>
                <m:den>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den>
              </m:f>
              <m:r>
                <w:rPr>
                  <w:rFonts w:ascii="Cambria Math" w:eastAsia="Cambria Math" w:hAnsi="Cambria Math"/>
                  <w:color w:val="EE0000"/>
                  <w:szCs w:val="28"/>
                </w:rPr>
                <m:t xml:space="preserve"> where j is the most similar cluster to i#</m:t>
              </m:r>
              <m:d>
                <m:dPr>
                  <m:ctrlPr>
                    <w:rPr>
                      <w:rFonts w:ascii="Cambria Math" w:eastAsia="Cambria Math" w:hAnsi="Cambria Math"/>
                      <w:i/>
                      <w:color w:val="EE0000"/>
                      <w:szCs w:val="28"/>
                    </w:rPr>
                  </m:ctrlPr>
                </m:dPr>
                <m:e>
                  <m:r>
                    <w:rPr>
                      <w:rFonts w:ascii="Cambria Math" w:eastAsia="Cambria Math" w:hAnsi="Cambria Math"/>
                      <w:color w:val="EE0000"/>
                      <w:szCs w:val="28"/>
                    </w:rPr>
                    <m:t>6</m:t>
                  </m:r>
                </m:e>
              </m:d>
            </m:e>
          </m:eqArr>
        </m:oMath>
      </m:oMathPara>
    </w:p>
    <w:p w14:paraId="443165A4" w14:textId="28D91296"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DB= </m:t>
              </m:r>
              <m:f>
                <m:fPr>
                  <m:ctrlPr>
                    <w:rPr>
                      <w:rFonts w:ascii="Cambria Math" w:eastAsia="Cambria Math" w:hAnsi="Cambria Math"/>
                      <w:color w:val="EE0000"/>
                      <w:szCs w:val="28"/>
                    </w:rPr>
                  </m:ctrlPr>
                </m:fPr>
                <m:num>
                  <m:r>
                    <w:rPr>
                      <w:rFonts w:ascii="Cambria Math" w:eastAsia="Cambria Math" w:hAnsi="Cambria Math"/>
                      <w:color w:val="EE0000"/>
                      <w:szCs w:val="28"/>
                    </w:rPr>
                    <m:t>1</m:t>
                  </m:r>
                </m:num>
                <m:den>
                  <m:r>
                    <w:rPr>
                      <w:rFonts w:ascii="Cambria Math" w:eastAsia="Cambria Math" w:hAnsi="Cambria Math"/>
                      <w:color w:val="EE0000"/>
                      <w:szCs w:val="28"/>
                    </w:rPr>
                    <m:t>K</m:t>
                  </m:r>
                </m:den>
              </m:f>
              <m:nary>
                <m:naryPr>
                  <m:chr m:val="∑"/>
                  <m:ctrlPr>
                    <w:rPr>
                      <w:rFonts w:ascii="Cambria Math" w:eastAsia="Cambria Math" w:hAnsi="Cambria Math"/>
                      <w:color w:val="EE0000"/>
                      <w:szCs w:val="28"/>
                    </w:rPr>
                  </m:ctrlPr>
                </m:naryPr>
                <m:sub>
                  <m:eqArr>
                    <m:eqArrPr>
                      <m:ctrlPr>
                        <w:rPr>
                          <w:rFonts w:ascii="Cambria Math" w:eastAsia="Cambria Math" w:hAnsi="Cambria Math"/>
                          <w:i/>
                          <w:color w:val="EE0000"/>
                          <w:szCs w:val="28"/>
                        </w:rPr>
                      </m:ctrlPr>
                    </m:eqArrPr>
                    <m:e>
                      <m:r>
                        <w:rPr>
                          <w:rFonts w:ascii="Cambria Math" w:eastAsia="Cambria Math" w:hAnsi="Cambria Math"/>
                          <w:color w:val="EE0000"/>
                          <w:szCs w:val="28"/>
                        </w:rPr>
                        <m:t>i=1</m:t>
                      </m:r>
                    </m:e>
                    <m:e>
                      <m:r>
                        <w:rPr>
                          <w:rFonts w:ascii="Cambria Math" w:eastAsia="Cambria Math" w:hAnsi="Cambria Math"/>
                          <w:color w:val="EE0000"/>
                          <w:szCs w:val="28"/>
                        </w:rPr>
                        <m:t>j=1</m:t>
                      </m:r>
                      <m:ctrlPr>
                        <w:rPr>
                          <w:rFonts w:ascii="Cambria Math" w:eastAsia="Cambria Math" w:hAnsi="Cambria Math" w:cs="Cambria Math"/>
                          <w:i/>
                          <w:color w:val="EE0000"/>
                          <w:szCs w:val="28"/>
                        </w:rPr>
                      </m:ctrlPr>
                    </m:e>
                    <m:e>
                      <m:r>
                        <w:rPr>
                          <w:rFonts w:ascii="Cambria Math" w:eastAsia="Cambria Math" w:hAnsi="Cambria Math" w:cs="Cambria Math"/>
                          <w:color w:val="EE0000"/>
                          <w:szCs w:val="28"/>
                        </w:rPr>
                        <m:t>i≠j</m:t>
                      </m:r>
                    </m:e>
                  </m:eqArr>
                </m:sub>
                <m:sup>
                  <m:r>
                    <w:rPr>
                      <w:rFonts w:ascii="Cambria Math" w:eastAsia="Cambria Math" w:hAnsi="Cambria Math"/>
                      <w:color w:val="EE0000"/>
                      <w:szCs w:val="28"/>
                    </w:rPr>
                    <m:t>K</m:t>
                  </m:r>
                </m:sup>
                <m:e>
                  <m:r>
                    <w:rPr>
                      <w:rFonts w:ascii="Cambria Math" w:eastAsia="Cambria Math" w:hAnsi="Cambria Math"/>
                      <w:color w:val="EE0000"/>
                      <w:szCs w:val="28"/>
                    </w:rPr>
                    <m:t>max</m:t>
                  </m:r>
                  <m:sSub>
                    <m:sSubPr>
                      <m:ctrlPr>
                        <w:rPr>
                          <w:rFonts w:ascii="Cambria Math" w:eastAsia="Palatino Linotype" w:hAnsi="Cambria Math"/>
                          <w:color w:val="EE0000"/>
                          <w:szCs w:val="28"/>
                          <w:vertAlign w:val="subscript"/>
                        </w:rPr>
                      </m:ctrlPr>
                    </m:sSubPr>
                    <m:e>
                      <m:r>
                        <m:rPr>
                          <m:sty m:val="p"/>
                        </m:rPr>
                        <w:rPr>
                          <w:rFonts w:ascii="Cambria Math" w:eastAsia="Palatino Linotype" w:hAnsi="Cambria Math"/>
                          <w:color w:val="EE0000"/>
                          <w:szCs w:val="28"/>
                        </w:rPr>
                        <m:t>R</m:t>
                      </m:r>
                      <m:ctrlPr>
                        <w:rPr>
                          <w:rFonts w:ascii="Cambria Math" w:eastAsia="Palatino Linotype" w:hAnsi="Cambria Math"/>
                          <w:color w:val="EE0000"/>
                          <w:szCs w:val="28"/>
                        </w:rPr>
                      </m:ctrlPr>
                    </m:e>
                    <m:sub>
                      <m:r>
                        <w:rPr>
                          <w:rFonts w:ascii="Cambria Math" w:eastAsia="Palatino Linotype" w:hAnsi="Cambria Math"/>
                          <w:color w:val="EE0000"/>
                          <w:szCs w:val="28"/>
                        </w:rPr>
                        <m:t>i,j</m:t>
                      </m:r>
                    </m:sub>
                  </m:sSub>
                </m:e>
              </m:nary>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7</m:t>
                  </m:r>
                </m:e>
              </m:d>
            </m:e>
          </m:eqArr>
        </m:oMath>
      </m:oMathPara>
    </w:p>
    <w:p w14:paraId="36150B50" w14:textId="77777777" w:rsidR="001D2C69" w:rsidRPr="001D2C69" w:rsidRDefault="001D2C69" w:rsidP="001D2C69">
      <w:pPr>
        <w:spacing w:after="0"/>
        <w:rPr>
          <w:color w:val="EE0000"/>
        </w:rPr>
      </w:pPr>
    </w:p>
    <w:p w14:paraId="605FC185" w14:textId="77777777" w:rsidR="001D2C69" w:rsidRPr="001D2C69" w:rsidRDefault="001D2C69" w:rsidP="001D2C69">
      <w:pPr>
        <w:spacing w:after="0"/>
        <w:rPr>
          <w:color w:val="EE0000"/>
        </w:rPr>
      </w:pPr>
    </w:p>
    <w:p w14:paraId="548FF3C4" w14:textId="77777777" w:rsidR="001D2C69" w:rsidRPr="001D2C69" w:rsidRDefault="001D2C69" w:rsidP="001D2C69">
      <w:pPr>
        <w:spacing w:after="0"/>
        <w:rPr>
          <w:color w:val="EE0000"/>
        </w:rPr>
      </w:pPr>
      <w:r w:rsidRPr="001D2C69">
        <w:rPr>
          <w:color w:val="EE0000"/>
        </w:rPr>
        <w:t xml:space="preserve">Here, </w:t>
      </w:r>
      <w:r w:rsidRPr="001D2C69">
        <w:rPr>
          <w:i/>
          <w:color w:val="EE0000"/>
        </w:rPr>
        <w:t>R</w:t>
      </w:r>
      <w:r w:rsidRPr="001D2C69">
        <w:rPr>
          <w:color w:val="EE0000"/>
        </w:rPr>
        <w:t xml:space="preserve"> represents the similarity between clusters </w:t>
      </w:r>
      <w:r w:rsidRPr="001D2C69">
        <w:rPr>
          <w:i/>
          <w:color w:val="EE0000"/>
        </w:rPr>
        <w:t>i</w:t>
      </w:r>
      <w:r w:rsidRPr="001D2C69">
        <w:rPr>
          <w:color w:val="EE0000"/>
        </w:rPr>
        <w:t xml:space="preserve"> and </w:t>
      </w:r>
      <w:r w:rsidRPr="001D2C69">
        <w:rPr>
          <w:i/>
          <w:color w:val="EE0000"/>
        </w:rPr>
        <w:t>j</w:t>
      </w:r>
      <w:r w:rsidRPr="001D2C69">
        <w:rPr>
          <w:color w:val="EE0000"/>
        </w:rPr>
        <w:t xml:space="preserve">, </w:t>
      </w:r>
      <w:r w:rsidRPr="001D2C69">
        <w:rPr>
          <w:i/>
          <w:iCs/>
          <w:color w:val="EE0000"/>
        </w:rPr>
        <w:t>s</w:t>
      </w:r>
      <w:r w:rsidRPr="001D2C69">
        <w:rPr>
          <w:i/>
          <w:iCs/>
          <w:color w:val="EE0000"/>
          <w:vertAlign w:val="subscript"/>
        </w:rPr>
        <w:t>i</w:t>
      </w:r>
      <w:r w:rsidRPr="001D2C69">
        <w:rPr>
          <w:color w:val="EE0000"/>
        </w:rPr>
        <w:t xml:space="preserve"> is the mean of all distances between the points of cluster </w:t>
      </w:r>
      <w:r w:rsidRPr="001D2C69">
        <w:rPr>
          <w:i/>
          <w:iCs/>
          <w:color w:val="EE0000"/>
        </w:rPr>
        <w:t>i</w:t>
      </w:r>
      <w:r w:rsidRPr="001D2C69">
        <w:rPr>
          <w:color w:val="EE0000"/>
        </w:rPr>
        <w:t xml:space="preserve"> and its centroid, </w:t>
      </w:r>
      <w:r w:rsidRPr="001D2C69">
        <w:rPr>
          <w:i/>
          <w:iCs/>
          <w:color w:val="EE0000"/>
        </w:rPr>
        <w:t>d</w:t>
      </w:r>
      <w:r w:rsidRPr="001D2C69">
        <w:rPr>
          <w:i/>
          <w:iCs/>
          <w:color w:val="EE0000"/>
          <w:vertAlign w:val="subscript"/>
        </w:rPr>
        <w:t>i,j</w:t>
      </w:r>
      <w:r w:rsidRPr="001D2C69">
        <w:rPr>
          <w:color w:val="EE0000"/>
        </w:rPr>
        <w:t xml:space="preserve"> is the distance between clusters </w:t>
      </w:r>
      <w:r w:rsidRPr="001D2C69">
        <w:rPr>
          <w:i/>
          <w:iCs/>
          <w:color w:val="EE0000"/>
        </w:rPr>
        <w:t>i</w:t>
      </w:r>
      <w:r w:rsidRPr="001D2C69">
        <w:rPr>
          <w:color w:val="EE0000"/>
        </w:rPr>
        <w:t xml:space="preserve"> and </w:t>
      </w:r>
      <w:r w:rsidRPr="001D2C69">
        <w:rPr>
          <w:i/>
          <w:iCs/>
          <w:color w:val="EE0000"/>
        </w:rPr>
        <w:t>j</w:t>
      </w:r>
      <w:r w:rsidRPr="001D2C69">
        <w:rPr>
          <w:color w:val="EE0000"/>
        </w:rPr>
        <w:t xml:space="preserve"> given by their centroids, and </w:t>
      </w:r>
      <w:r w:rsidRPr="001D2C69">
        <w:rPr>
          <w:i/>
          <w:iCs/>
          <w:color w:val="EE0000"/>
        </w:rPr>
        <w:t>max(R</w:t>
      </w:r>
      <w:r w:rsidRPr="001D2C69">
        <w:rPr>
          <w:i/>
          <w:iCs/>
          <w:color w:val="EE0000"/>
          <w:vertAlign w:val="subscript"/>
        </w:rPr>
        <w:t>i,j</w:t>
      </w:r>
      <w:r w:rsidRPr="001D2C69">
        <w:rPr>
          <w:i/>
          <w:iCs/>
          <w:color w:val="EE0000"/>
        </w:rPr>
        <w:t>)</w:t>
      </w:r>
      <w:r w:rsidRPr="001D2C69">
        <w:rPr>
          <w:color w:val="EE0000"/>
        </w:rPr>
        <w:t xml:space="preserve"> is the maximum similarity of clusters </w:t>
      </w:r>
      <w:r w:rsidRPr="001D2C69">
        <w:rPr>
          <w:i/>
          <w:iCs/>
          <w:color w:val="EE0000"/>
        </w:rPr>
        <w:t>i</w:t>
      </w:r>
      <w:r w:rsidRPr="001D2C69">
        <w:rPr>
          <w:color w:val="EE0000"/>
        </w:rPr>
        <w:t xml:space="preserve"> and </w:t>
      </w:r>
      <w:r w:rsidRPr="001D2C69">
        <w:rPr>
          <w:i/>
          <w:iCs/>
          <w:color w:val="EE0000"/>
        </w:rPr>
        <w:t>j</w:t>
      </w:r>
      <w:r w:rsidRPr="001D2C69">
        <w:rPr>
          <w:color w:val="EE0000"/>
        </w:rPr>
        <w:t xml:space="preserve">.  </w:t>
      </w:r>
    </w:p>
    <w:p w14:paraId="60A063B9" w14:textId="4BA382D5" w:rsidR="00FE7E9F" w:rsidRPr="00FE7E9F" w:rsidRDefault="00FE7E9F" w:rsidP="001D2C69">
      <w:pPr>
        <w:spacing w:after="0"/>
        <w:rPr>
          <w:szCs w:val="28"/>
        </w:rPr>
      </w:pPr>
      <w:r>
        <w:rPr>
          <w:szCs w:val="28"/>
        </w:rPr>
        <w:t xml:space="preserve">DB is sensitive to the choice of distance metric and to overlapping clusters </w:t>
      </w:r>
      <w:r>
        <w:rPr>
          <w:szCs w:val="28"/>
        </w:rPr>
        <w:fldChar w:fldCharType="begin"/>
      </w:r>
      <w:r w:rsidR="00B11A65">
        <w:rPr>
          <w:szCs w:val="28"/>
        </w:rPr>
        <w:instrText xml:space="preserve"> ADDIN ZOTERO_ITEM CSL_CITATION {"citationID":"arj3QUL8","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Pr>
          <w:szCs w:val="28"/>
        </w:rPr>
        <w:fldChar w:fldCharType="separate"/>
      </w:r>
      <w:r w:rsidR="009B523F" w:rsidRPr="009B523F">
        <w:t>(17)</w:t>
      </w:r>
      <w:r>
        <w:rPr>
          <w:szCs w:val="28"/>
        </w:rPr>
        <w:fldChar w:fldCharType="end"/>
      </w:r>
      <w:r>
        <w:rPr>
          <w:szCs w:val="28"/>
        </w:rPr>
        <w:t xml:space="preserve">. </w:t>
      </w:r>
    </w:p>
    <w:p w14:paraId="7F7FBB5D" w14:textId="77777777" w:rsidR="00FE7E9F" w:rsidRPr="001D2C69" w:rsidRDefault="00FE7E9F" w:rsidP="001D2C69">
      <w:pPr>
        <w:spacing w:after="0"/>
        <w:rPr>
          <w:color w:val="EE0000"/>
          <w:szCs w:val="28"/>
        </w:rPr>
      </w:pPr>
    </w:p>
    <w:p w14:paraId="3778A9F6" w14:textId="47112AA0" w:rsidR="001D2C69" w:rsidRPr="001D2C69" w:rsidRDefault="0068692A" w:rsidP="001D2C69">
      <w:pPr>
        <w:spacing w:after="0"/>
        <w:rPr>
          <w:color w:val="EE0000"/>
        </w:rPr>
      </w:pPr>
      <w:r>
        <w:t>Calinski-Harabasz i</w:t>
      </w:r>
      <w:r w:rsidRPr="00EC3E53">
        <w:t xml:space="preserve">ndex </w:t>
      </w:r>
      <w:r>
        <w:t>(CH)</w:t>
      </w:r>
      <w:r w:rsidR="001D2C69" w:rsidRPr="001D2C69">
        <w:rPr>
          <w:color w:val="EE0000"/>
        </w:rPr>
        <w:t xml:space="preserve"> </w:t>
      </w:r>
      <w:r w:rsidR="001D2C69" w:rsidRPr="001D2C69">
        <w:rPr>
          <w:color w:val="EE0000"/>
        </w:rPr>
        <w:fldChar w:fldCharType="begin"/>
      </w:r>
      <w:r w:rsidR="00B11A65">
        <w:rPr>
          <w:color w:val="EE0000"/>
        </w:rPr>
        <w:instrText xml:space="preserve"> ADDIN ZOTERO_ITEM CSL_CITATION {"citationID":"Vq8ATM5U","properties":{"formattedCitation":"(35,36)","plainCitation":"(35,36)","noteIndex":0},"citationItems":[{"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1D2C69" w:rsidRPr="001D2C69">
        <w:rPr>
          <w:color w:val="EE0000"/>
        </w:rPr>
        <w:fldChar w:fldCharType="separate"/>
      </w:r>
      <w:r w:rsidR="009B523F" w:rsidRPr="009B523F">
        <w:t>(35,36)</w:t>
      </w:r>
      <w:r w:rsidR="001D2C69" w:rsidRPr="001D2C69">
        <w:rPr>
          <w:color w:val="EE0000"/>
        </w:rPr>
        <w:fldChar w:fldCharType="end"/>
      </w:r>
      <w:r w:rsidR="001D2C69" w:rsidRPr="001D2C69">
        <w:rPr>
          <w:color w:val="EE0000"/>
        </w:rPr>
        <w:t>, or Variance Ratio Criterion, is computed as the ratio between the intra-cluster to inter-cluster dispersion. The dispersion is based on the sum of squared distances. For this metric, a higher value indicates a better result and it has no upper bound. The following formula describes the computation of this metric:</w:t>
      </w:r>
    </w:p>
    <w:p w14:paraId="2B1D0CEC" w14:textId="2AAADB09"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CH=</m:t>
              </m:r>
              <m:f>
                <m:fPr>
                  <m:ctrlPr>
                    <w:rPr>
                      <w:rFonts w:ascii="Cambria Math" w:eastAsia="Cambria Math" w:hAnsi="Cambria Math"/>
                      <w:color w:val="EE0000"/>
                      <w:szCs w:val="28"/>
                    </w:rPr>
                  </m:ctrlPr>
                </m:fPr>
                <m:num>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Bk</m:t>
                      </m:r>
                    </m:e>
                  </m:d>
                </m:num>
                <m:den>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Wk</m:t>
                      </m:r>
                    </m:e>
                  </m:d>
                </m:den>
              </m:f>
              <m:r>
                <w:rPr>
                  <w:rFonts w:ascii="Cambria Math" w:eastAsia="Cambria Math" w:hAnsi="Cambria Math"/>
                  <w:color w:val="EE0000"/>
                  <w:szCs w:val="28"/>
                </w:rPr>
                <m:t>*</m:t>
              </m:r>
              <m:f>
                <m:fPr>
                  <m:ctrlPr>
                    <w:rPr>
                      <w:rFonts w:ascii="Cambria Math" w:eastAsia="Cambria Math" w:hAnsi="Cambria Math"/>
                      <w:color w:val="EE0000"/>
                      <w:szCs w:val="28"/>
                    </w:rPr>
                  </m:ctrlPr>
                </m:fPr>
                <m:num>
                  <m:r>
                    <w:rPr>
                      <w:rFonts w:ascii="Cambria Math" w:eastAsia="Cambria Math" w:hAnsi="Cambria Math"/>
                      <w:color w:val="EE0000"/>
                      <w:szCs w:val="28"/>
                    </w:rPr>
                    <m:t>n-k</m:t>
                  </m:r>
                </m:num>
                <m:den>
                  <m:r>
                    <w:rPr>
                      <w:rFonts w:ascii="Cambria Math" w:eastAsia="Cambria Math" w:hAnsi="Cambria Math"/>
                      <w:color w:val="EE0000"/>
                      <w:szCs w:val="28"/>
                    </w:rPr>
                    <m:t>k-1</m:t>
                  </m:r>
                </m:den>
              </m:f>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8</m:t>
                  </m:r>
                </m:e>
              </m:d>
            </m:e>
          </m:eqArr>
        </m:oMath>
      </m:oMathPara>
    </w:p>
    <w:p w14:paraId="14858950" w14:textId="77777777" w:rsidR="001D2C69" w:rsidRDefault="001D2C69" w:rsidP="001D2C69">
      <w:pPr>
        <w:spacing w:after="0"/>
        <w:rPr>
          <w:color w:val="EE0000"/>
        </w:rPr>
      </w:pPr>
    </w:p>
    <w:p w14:paraId="6B9FB752" w14:textId="7678752B" w:rsidR="00726932" w:rsidRDefault="00912CE2" w:rsidP="001D2C69">
      <w:pPr>
        <w:spacing w:after="0"/>
        <w:rPr>
          <w:color w:val="EE0000"/>
        </w:rPr>
      </w:pPr>
      <w:r>
        <w:rPr>
          <w:color w:val="EE0000"/>
        </w:rPr>
        <w:t xml:space="preserve">Wk </w:t>
      </w:r>
      <w:r w:rsidR="00726932">
        <w:rPr>
          <w:color w:val="EE0000"/>
        </w:rPr>
        <w:t>= SSE</w:t>
      </w:r>
    </w:p>
    <w:p w14:paraId="10F4A60B" w14:textId="131130B8" w:rsidR="00912CE2" w:rsidRDefault="00912CE2" w:rsidP="001D2C69">
      <w:pPr>
        <w:spacing w:after="0"/>
        <w:rPr>
          <w:color w:val="EE0000"/>
        </w:rPr>
      </w:pPr>
      <w:r>
        <w:rPr>
          <w:color w:val="EE0000"/>
        </w:rPr>
        <w:t>Bk = SSB</w:t>
      </w:r>
    </w:p>
    <w:p w14:paraId="2EBD4104" w14:textId="28158B92" w:rsidR="00726932" w:rsidRDefault="0063512B" w:rsidP="001D2C69">
      <w:pPr>
        <w:spacing w:after="0"/>
        <w:rPr>
          <w:color w:val="EE0000"/>
        </w:rPr>
      </w:pPr>
      <w:r w:rsidRPr="0063512B">
        <w:rPr>
          <w:color w:val="EE0000"/>
        </w:rPr>
        <w:t>the cluster’s closeness or compactness is measured based on the distance between the cluster’s centroid and the data points within the cluster while the cluster’s separation from other clusters is measured using the distance from the cluster’s centroid to the global centroid</w:t>
      </w:r>
    </w:p>
    <w:p w14:paraId="2F1B6238" w14:textId="5991C7A9" w:rsidR="00726932" w:rsidRPr="001D2C69" w:rsidRDefault="00A71712" w:rsidP="001D2C69">
      <w:pPr>
        <w:spacing w:after="0"/>
        <w:rPr>
          <w:color w:val="EE0000"/>
        </w:rPr>
      </w:pPr>
      <w:r w:rsidRPr="00A71712">
        <w:rPr>
          <w:color w:val="EE0000"/>
        </w:rPr>
        <w:t>where (</w:t>
      </w:r>
      <w:r w:rsidRPr="00A71712">
        <w:rPr>
          <w:rFonts w:ascii="Cambria Math" w:hAnsi="Cambria Math" w:cs="Cambria Math"/>
          <w:color w:val="EE0000"/>
        </w:rPr>
        <w:t>𝑆𝑤</w:t>
      </w:r>
      <w:r w:rsidRPr="00A71712">
        <w:rPr>
          <w:color w:val="EE0000"/>
        </w:rPr>
        <w:t>) is the intra-cluster scatter matrix, (</w:t>
      </w:r>
      <w:r w:rsidRPr="00A71712">
        <w:rPr>
          <w:rFonts w:ascii="Cambria Math" w:hAnsi="Cambria Math" w:cs="Cambria Math"/>
          <w:color w:val="EE0000"/>
        </w:rPr>
        <w:t>𝑆𝐵</w:t>
      </w:r>
      <w:r w:rsidRPr="00A71712">
        <w:rPr>
          <w:color w:val="EE0000"/>
        </w:rPr>
        <w:t xml:space="preserve"> ) is the inter-cluster scatter matrix</w:t>
      </w:r>
    </w:p>
    <w:p w14:paraId="61F171CA" w14:textId="77777777" w:rsidR="001D2C69" w:rsidRDefault="001D2C69" w:rsidP="001D2C69">
      <w:pPr>
        <w:spacing w:after="0"/>
        <w:rPr>
          <w:color w:val="EE0000"/>
        </w:rPr>
      </w:pPr>
      <w:r w:rsidRPr="001D2C69">
        <w:rPr>
          <w:color w:val="EE0000"/>
        </w:rPr>
        <w:t xml:space="preserve">Here, </w:t>
      </w:r>
      <w:r w:rsidRPr="001D2C69">
        <w:rPr>
          <w:i/>
          <w:iCs/>
          <w:color w:val="EE0000"/>
        </w:rPr>
        <w:t>tr(X)</w:t>
      </w:r>
      <w:r w:rsidRPr="001D2C69">
        <w:rPr>
          <w:color w:val="EE0000"/>
        </w:rPr>
        <w:t xml:space="preserve"> is the trace of the dispersion matrix (either between </w:t>
      </w:r>
      <w:r w:rsidRPr="001D2C69">
        <w:rPr>
          <w:i/>
          <w:iCs/>
          <w:color w:val="EE0000"/>
        </w:rPr>
        <w:t>Bk</w:t>
      </w:r>
      <w:r w:rsidRPr="001D2C69">
        <w:rPr>
          <w:color w:val="EE0000"/>
        </w:rPr>
        <w:t xml:space="preserve"> or within </w:t>
      </w:r>
      <w:r w:rsidRPr="001D2C69">
        <w:rPr>
          <w:i/>
          <w:iCs/>
          <w:color w:val="EE0000"/>
        </w:rPr>
        <w:t>Wk</w:t>
      </w:r>
      <w:r w:rsidRPr="001D2C69">
        <w:rPr>
          <w:color w:val="EE0000"/>
        </w:rPr>
        <w:t xml:space="preserve">), </w:t>
      </w:r>
      <w:r w:rsidRPr="001D2C69">
        <w:rPr>
          <w:i/>
          <w:iCs/>
          <w:color w:val="EE0000"/>
        </w:rPr>
        <w:t>n</w:t>
      </w:r>
      <w:r w:rsidRPr="001D2C69">
        <w:rPr>
          <w:color w:val="EE0000"/>
        </w:rPr>
        <w:t xml:space="preserve"> is the dataset size and </w:t>
      </w:r>
      <w:r w:rsidRPr="001D2C69">
        <w:rPr>
          <w:i/>
          <w:iCs/>
          <w:color w:val="EE0000"/>
        </w:rPr>
        <w:t>k</w:t>
      </w:r>
      <w:r w:rsidRPr="001D2C69">
        <w:rPr>
          <w:color w:val="EE0000"/>
        </w:rPr>
        <w:t xml:space="preserve"> is the number of clusters.</w:t>
      </w:r>
    </w:p>
    <w:p w14:paraId="27502801" w14:textId="11DA99D3" w:rsidR="00FE7E9F" w:rsidRPr="00FE7E9F" w:rsidRDefault="00FE7E9F" w:rsidP="001D2C69">
      <w:pPr>
        <w:spacing w:after="0"/>
      </w:pPr>
      <w:r>
        <w:t xml:space="preserve">CH is sensitive to irregular cluster shapes and sizes and to outliers </w:t>
      </w:r>
      <w:r>
        <w:fldChar w:fldCharType="begin"/>
      </w:r>
      <w:r w:rsidR="00B11A65">
        <w:instrText xml:space="preserve"> ADDIN ZOTERO_ITEM CSL_CITATION {"citationID":"c1xuJWSs","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6A74746" w14:textId="77777777" w:rsidR="001D2C69" w:rsidRPr="001D2C69" w:rsidRDefault="001D2C69" w:rsidP="001D2C69">
      <w:pPr>
        <w:spacing w:after="0"/>
        <w:rPr>
          <w:color w:val="EE0000"/>
        </w:rPr>
      </w:pPr>
    </w:p>
    <w:p w14:paraId="5A6609B1" w14:textId="368E8B6E" w:rsidR="001D2C69" w:rsidRDefault="0068692A" w:rsidP="001D2C69">
      <w:pPr>
        <w:spacing w:after="0"/>
        <w:rPr>
          <w:color w:val="EE0000"/>
        </w:rPr>
      </w:pPr>
      <w:r>
        <w:t>Silhouette i</w:t>
      </w:r>
      <w:r w:rsidRPr="00EC3E53">
        <w:t xml:space="preserve">ndex </w:t>
      </w:r>
      <w:r>
        <w:t xml:space="preserve">(S) </w:t>
      </w:r>
      <w:r w:rsidR="001D2C69" w:rsidRPr="001D2C69">
        <w:rPr>
          <w:color w:val="EE0000"/>
        </w:rPr>
        <w:fldChar w:fldCharType="begin"/>
      </w:r>
      <w:r w:rsidR="00B11A65">
        <w:rPr>
          <w:color w:val="EE0000"/>
        </w:rPr>
        <w:instrText xml:space="preserve"> ADDIN ZOTERO_ITEM CSL_CITATION {"citationID":"5A3LHmjC","properties":{"formattedCitation":"(35,37)","plainCitation":"(35,37)","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001D2C69" w:rsidRPr="001D2C69">
        <w:rPr>
          <w:color w:val="EE0000"/>
        </w:rPr>
        <w:fldChar w:fldCharType="separate"/>
      </w:r>
      <w:r w:rsidR="009B523F" w:rsidRPr="009B523F">
        <w:t>(35,37)</w:t>
      </w:r>
      <w:r w:rsidR="001D2C69" w:rsidRPr="001D2C69">
        <w:rPr>
          <w:color w:val="EE0000"/>
        </w:rPr>
        <w:fldChar w:fldCharType="end"/>
      </w:r>
      <w:r w:rsidR="001D2C69" w:rsidRPr="001D2C69">
        <w:rPr>
          <w:color w:val="EE0000"/>
        </w:rPr>
        <w:t xml:space="preserve"> is computed as the ratio between the mean distance between a point and the rest of the points of that cluster and the mean distance between the point and all the points of the nearest cluster. SS has an interval of [-1, 1] where 1 represents well-separated dense clusters, 0 overlapping clusters, and -1 an incorrect clustering. Thus, SS evaluates as correct (and outputs </w:t>
      </w:r>
      <w:r w:rsidR="001D2C69" w:rsidRPr="001D2C69">
        <w:rPr>
          <w:color w:val="EE0000"/>
        </w:rPr>
        <w:lastRenderedPageBreak/>
        <w:t>higher scores for) the traditional structure of clusters. The following formula describes the computation of this metric:</w:t>
      </w:r>
    </w:p>
    <w:p w14:paraId="5C65290F" w14:textId="3AD82D67" w:rsidR="00773362" w:rsidRPr="007147DC" w:rsidRDefault="00000000" w:rsidP="001D2C69">
      <w:pPr>
        <w:spacing w:after="0"/>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i≠j</m:t>
                  </m:r>
                </m:e>
              </m:eqArr>
            </m:sub>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nary>
        </m:oMath>
      </m:oMathPara>
    </w:p>
    <w:p w14:paraId="7A5EC911" w14:textId="2E6227C1" w:rsidR="007147DC" w:rsidRPr="007147DC" w:rsidRDefault="00000000" w:rsidP="001D2C69">
      <w:pPr>
        <w:spacing w:after="0"/>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j</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 xml:space="preserve">)) </m:t>
              </m:r>
            </m:e>
          </m:func>
        </m:oMath>
      </m:oMathPara>
    </w:p>
    <w:p w14:paraId="1268D728" w14:textId="77A1BA3D" w:rsidR="00773362" w:rsidRPr="007147DC" w:rsidRDefault="00773362" w:rsidP="001D2C69">
      <w:pPr>
        <w:spacing w:after="0"/>
      </w:pPr>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den>
              </m:f>
            </m:e>
          </m:nary>
        </m:oMath>
      </m:oMathPara>
    </w:p>
    <w:p w14:paraId="5795B9E9" w14:textId="77777777" w:rsidR="001D2C69" w:rsidRPr="001D2C69" w:rsidRDefault="001D2C69" w:rsidP="001D2C69">
      <w:pPr>
        <w:spacing w:after="0"/>
        <w:rPr>
          <w:color w:val="EE0000"/>
        </w:rPr>
      </w:pPr>
    </w:p>
    <w:p w14:paraId="260A0C71" w14:textId="77777777" w:rsidR="001D2C69" w:rsidRPr="001D2C69" w:rsidRDefault="001D2C69" w:rsidP="001D2C69">
      <w:pPr>
        <w:spacing w:after="0"/>
        <w:rPr>
          <w:color w:val="EE0000"/>
          <w:szCs w:val="28"/>
        </w:rPr>
      </w:pPr>
      <w:r w:rsidRPr="001D2C69">
        <w:rPr>
          <w:color w:val="EE0000"/>
          <w:szCs w:val="28"/>
        </w:rPr>
        <w:t xml:space="preserve">Here, </w:t>
      </w:r>
      <w:r w:rsidRPr="001D2C69">
        <w:rPr>
          <w:i/>
          <w:iCs/>
          <w:color w:val="EE0000"/>
          <w:szCs w:val="28"/>
        </w:rPr>
        <w:t>b</w:t>
      </w:r>
      <w:r w:rsidRPr="001D2C69">
        <w:rPr>
          <w:color w:val="EE0000"/>
          <w:szCs w:val="28"/>
        </w:rPr>
        <w:t xml:space="preserve"> is the </w:t>
      </w:r>
      <w:r w:rsidRPr="001D2C69">
        <w:rPr>
          <w:color w:val="EE0000"/>
        </w:rPr>
        <w:t xml:space="preserve">mean </w:t>
      </w:r>
      <w:r w:rsidRPr="001D2C69">
        <w:rPr>
          <w:color w:val="EE0000"/>
          <w:szCs w:val="28"/>
        </w:rPr>
        <w:t xml:space="preserve">of all distances between a point in cluster </w:t>
      </w:r>
      <w:r w:rsidRPr="001D2C69">
        <w:rPr>
          <w:i/>
          <w:iCs/>
          <w:color w:val="EE0000"/>
          <w:szCs w:val="28"/>
        </w:rPr>
        <w:t xml:space="preserve">i </w:t>
      </w:r>
      <w:r w:rsidRPr="001D2C69">
        <w:rPr>
          <w:color w:val="EE0000"/>
          <w:szCs w:val="28"/>
        </w:rPr>
        <w:t xml:space="preserve">and all points of the closest cluster </w:t>
      </w:r>
      <w:r w:rsidRPr="001D2C69">
        <w:rPr>
          <w:i/>
          <w:iCs/>
          <w:color w:val="EE0000"/>
          <w:szCs w:val="28"/>
        </w:rPr>
        <w:t>j</w:t>
      </w:r>
      <w:r w:rsidRPr="001D2C69">
        <w:rPr>
          <w:color w:val="EE0000"/>
          <w:szCs w:val="28"/>
        </w:rPr>
        <w:t xml:space="preserve">, and </w:t>
      </w:r>
      <w:r w:rsidRPr="001D2C69">
        <w:rPr>
          <w:i/>
          <w:iCs/>
          <w:color w:val="EE0000"/>
          <w:szCs w:val="28"/>
        </w:rPr>
        <w:t>a</w:t>
      </w:r>
      <w:r w:rsidRPr="001D2C69">
        <w:rPr>
          <w:color w:val="EE0000"/>
          <w:szCs w:val="28"/>
        </w:rPr>
        <w:t xml:space="preserve"> is the </w:t>
      </w:r>
      <w:r w:rsidRPr="001D2C69">
        <w:rPr>
          <w:color w:val="EE0000"/>
        </w:rPr>
        <w:t xml:space="preserve">mean </w:t>
      </w:r>
      <w:r w:rsidRPr="001D2C69">
        <w:rPr>
          <w:color w:val="EE0000"/>
          <w:szCs w:val="28"/>
        </w:rPr>
        <w:t xml:space="preserve">of all distances between a point in cluster </w:t>
      </w:r>
      <w:r w:rsidRPr="001D2C69">
        <w:rPr>
          <w:i/>
          <w:iCs/>
          <w:color w:val="EE0000"/>
          <w:szCs w:val="28"/>
        </w:rPr>
        <w:t>i</w:t>
      </w:r>
      <w:r w:rsidRPr="001D2C69">
        <w:rPr>
          <w:color w:val="EE0000"/>
          <w:szCs w:val="28"/>
        </w:rPr>
        <w:t xml:space="preserve"> and all other points in the same cluster. </w:t>
      </w:r>
    </w:p>
    <w:p w14:paraId="71321DDE" w14:textId="3F0A2991" w:rsidR="001D2C69" w:rsidRPr="004F21C0" w:rsidRDefault="004F21C0" w:rsidP="001D2C69">
      <w:r>
        <w:t xml:space="preserve">S index can be sensitive to noise and outliers </w:t>
      </w:r>
      <w:r>
        <w:fldChar w:fldCharType="begin"/>
      </w:r>
      <w:r w:rsidR="00B11A65">
        <w:instrText xml:space="preserve"> ADDIN ZOTERO_ITEM CSL_CITATION {"citationID":"bC8B5eQ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7DD6450" w14:textId="77777777" w:rsidR="002163EC" w:rsidRPr="001D2C69" w:rsidRDefault="002163EC" w:rsidP="001D2C69"/>
    <w:p w14:paraId="63DCE01E" w14:textId="77777777" w:rsidR="002163EC" w:rsidRDefault="002163EC" w:rsidP="002163EC"/>
    <w:p w14:paraId="5A3C2284" w14:textId="52E360DF" w:rsidR="001A01FB" w:rsidRDefault="002163EC" w:rsidP="002163EC">
      <w:pPr>
        <w:rPr>
          <w:b/>
          <w:bCs/>
        </w:rPr>
      </w:pPr>
      <w:r w:rsidRPr="00237FFD">
        <w:rPr>
          <w:b/>
          <w:bCs/>
        </w:rPr>
        <w:t>CVI library</w:t>
      </w:r>
      <w:r>
        <w:rPr>
          <w:b/>
          <w:bCs/>
        </w:rPr>
        <w:t xml:space="preserve"> </w:t>
      </w:r>
      <w:r>
        <w:rPr>
          <w:b/>
          <w:bCs/>
        </w:rPr>
        <w:fldChar w:fldCharType="begin"/>
      </w:r>
      <w:r w:rsidR="00B11A65">
        <w:rPr>
          <w:b/>
          <w:bCs/>
        </w:rPr>
        <w:instrText xml:space="preserve"> ADDIN ZOTERO_ITEM CSL_CITATION {"citationID":"ywuxGfeJ","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p w14:paraId="1E123E3E" w14:textId="131986F8" w:rsidR="001A01FB" w:rsidRDefault="001A01FB" w:rsidP="002163EC">
      <w:pPr>
        <w:rPr>
          <w:b/>
          <w:bCs/>
        </w:rPr>
      </w:pPr>
      <w:hyperlink r:id="rId6" w:history="1">
        <w:r w:rsidRPr="00343C58">
          <w:rPr>
            <w:rStyle w:val="Hyperlink"/>
            <w:b/>
            <w:bCs/>
          </w:rPr>
          <w:t>https://cluster-validity-indices.readthedocs.io/en/latest/_autosummary/cvi.modules.html</w:t>
        </w:r>
      </w:hyperlink>
    </w:p>
    <w:p w14:paraId="7C5CDD58" w14:textId="77777777" w:rsidR="001A01FB" w:rsidRPr="00237FFD" w:rsidRDefault="001A01FB" w:rsidP="002163EC">
      <w:pPr>
        <w:rPr>
          <w:b/>
          <w:bCs/>
        </w:rPr>
      </w:pPr>
    </w:p>
    <w:p w14:paraId="653F3042" w14:textId="48872336" w:rsidR="003B2B43" w:rsidRPr="003B2B43" w:rsidRDefault="002163EC" w:rsidP="00BA5AF8">
      <w:r w:rsidRPr="002163EC">
        <w:t>Xie-Beni</w:t>
      </w:r>
      <w:r w:rsidR="00E25B5C">
        <w:t xml:space="preserve"> </w:t>
      </w:r>
      <w:r w:rsidR="0068692A">
        <w:t>i</w:t>
      </w:r>
      <w:r w:rsidR="0068692A" w:rsidRPr="00EC3E53">
        <w:t xml:space="preserve">ndex </w:t>
      </w:r>
      <w:r w:rsidR="001A01FB">
        <w:t>(XB)</w:t>
      </w:r>
      <w:r w:rsidRPr="002163EC">
        <w:t xml:space="preserve"> </w:t>
      </w:r>
      <w:r>
        <w:fldChar w:fldCharType="begin"/>
      </w:r>
      <w:r w:rsidR="00B11A65">
        <w:instrText xml:space="preserve"> ADDIN ZOTERO_ITEM CSL_CITATION {"citationID":"YsmaBi2e","properties":{"formattedCitation":"(39)","plainCitation":"(39)","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9B523F" w:rsidRPr="009B523F">
        <w:t>(39)</w:t>
      </w:r>
      <w:r>
        <w:fldChar w:fldCharType="end"/>
      </w:r>
      <w:r w:rsidRPr="002163EC">
        <w:t xml:space="preserve"> </w:t>
      </w:r>
      <w:r w:rsidR="003B2B43" w:rsidRPr="003B2B43">
        <w:t xml:space="preserve">evaluates the compactness and separation of </w:t>
      </w:r>
      <w:r w:rsidR="00BA5AF8">
        <w:t xml:space="preserve">a </w:t>
      </w:r>
      <w:r w:rsidR="003B2B43" w:rsidRPr="003B2B43">
        <w:t>clustering solution</w:t>
      </w:r>
      <w:r w:rsidR="00BA5AF8">
        <w:t xml:space="preserve"> </w:t>
      </w:r>
      <w:r w:rsidR="00BA5AF8" w:rsidRPr="00BA5AF8">
        <w:t>by comparing total within-cluster compactness to the closest inter-cluster separation</w:t>
      </w:r>
      <w:r w:rsidR="003B2B43" w:rsidRPr="003B2B43">
        <w:t>. It was originally developed for fuzzy clustering but can be adapted for hard partitions by setting the membership</w:t>
      </w:r>
      <w:r w:rsidR="00BA5AF8">
        <w:t>s</w:t>
      </w:r>
      <w:r w:rsidR="003B2B43" w:rsidRPr="003B2B43">
        <w:t xml:space="preserve"> </w:t>
      </w:r>
      <w:r w:rsidR="00BA5AF8">
        <w:t xml:space="preserve">to 1 </w:t>
      </w:r>
      <w:r w:rsidR="00BA5AF8" w:rsidRPr="00BA5AF8">
        <w:t>for a point’s assigned cluster and 0 otherwise</w:t>
      </w:r>
      <w:r w:rsidR="003B2B43" w:rsidRPr="003B2B43">
        <w:t>.</w:t>
      </w:r>
      <w:r w:rsidR="00BA5AF8">
        <w:t xml:space="preserve"> </w:t>
      </w:r>
      <w:r w:rsidR="00BA5AF8" w:rsidRPr="00BA5AF8">
        <w:t>The index favors clusterings that produce small within-cluster squared errors while keeping cluster centres well separated. Lower XB values indicate better clustering solutions (more compact clusters and larger separation). The hard-partition XB is computed as:</w:t>
      </w:r>
    </w:p>
    <w:p w14:paraId="20DE5378" w14:textId="1272AB6D" w:rsidR="002163EC" w:rsidRDefault="003B2B43"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218268C" w14:textId="5427326A" w:rsidR="00E25B5C" w:rsidRDefault="00E25B5C"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FB41CF3" w14:textId="7BC763E6" w:rsidR="0063512B" w:rsidRDefault="00E25B5C" w:rsidP="002163EC">
      <w:r w:rsidRPr="00E25B5C">
        <w:t xml:space="preserve">The numerator: total fuzzy within-cluster squared error (weighted by membership degrees </w:t>
      </w:r>
      <m:oMath>
        <m:sSubSup>
          <m:sSubSupPr>
            <m:ctrlPr>
              <w:rPr>
                <w:rFonts w:ascii="Cambria Math" w:hAnsi="Cambria Math"/>
              </w:rPr>
            </m:ctrlPr>
          </m:sSubSupPr>
          <m:e>
            <m:r>
              <w:rPr>
                <w:rFonts w:ascii="Cambria Math" w:hAnsi="Cambria Math"/>
              </w:rPr>
              <m:t>u</m:t>
            </m:r>
          </m:e>
          <m:sub>
            <m:r>
              <w:rPr>
                <w:rFonts w:ascii="Cambria Math" w:hAnsi="Cambria Math"/>
              </w:rPr>
              <m:t>ij</m:t>
            </m:r>
          </m:sub>
          <m:sup>
            <m:r>
              <w:rPr>
                <w:rFonts w:ascii="Cambria Math" w:hAnsi="Cambria Math"/>
              </w:rPr>
              <m:t>m</m:t>
            </m:r>
          </m:sup>
        </m:sSubSup>
      </m:oMath>
      <w:r w:rsidRPr="00E25B5C">
        <w:t>).</w:t>
      </w:r>
    </w:p>
    <w:p w14:paraId="69B19EDB" w14:textId="0066AB78" w:rsidR="00591BCF" w:rsidRDefault="00591BCF" w:rsidP="002163EC">
      <w:r>
        <w:t xml:space="preserve">XB does not consider the shape or density of clusters, it is sensitive to the number of clusters and its reliance on the Euclidian distance makes it susceptible to the curse of dimensionality </w:t>
      </w:r>
      <w:r>
        <w:fldChar w:fldCharType="begin"/>
      </w:r>
      <w:r w:rsidR="00B11A65">
        <w:instrText xml:space="preserve"> ADDIN ZOTERO_ITEM CSL_CITATION {"citationID":"GHyMrY8K","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5F3BB147" w14:textId="07E2E125" w:rsidR="00E25B5C" w:rsidRPr="0063512B" w:rsidRDefault="0063512B" w:rsidP="002163EC">
      <w:pPr>
        <w:rPr>
          <w:color w:val="EE0000"/>
        </w:rPr>
      </w:pPr>
      <w:r w:rsidRPr="0063512B">
        <w:rPr>
          <w:color w:val="EE0000"/>
        </w:rPr>
        <w:lastRenderedPageBreak/>
        <w:t>the cluster cohesion is measured using the global mean squared distance of objects from the centroid of their cluster while the inter-cluster separation is measured using the minimum squared distance between pairs of clusters</w:t>
      </w:r>
    </w:p>
    <w:p w14:paraId="6BD2DA78" w14:textId="77777777" w:rsidR="00E25B5C" w:rsidRDefault="00E25B5C" w:rsidP="002163EC"/>
    <w:p w14:paraId="5AF0D609" w14:textId="77777777" w:rsidR="00E25B5C" w:rsidRPr="002163EC" w:rsidRDefault="00E25B5C" w:rsidP="002163EC"/>
    <w:p w14:paraId="3655CD8E" w14:textId="03A68540" w:rsidR="001A01FB" w:rsidRDefault="001A01FB" w:rsidP="00B02C81">
      <w:r>
        <w:t xml:space="preserve">Centroid-based Silhouette </w:t>
      </w:r>
      <w:r w:rsidR="0068692A">
        <w:t>i</w:t>
      </w:r>
      <w:r w:rsidR="0068692A" w:rsidRPr="00EC3E53">
        <w:t xml:space="preserve">ndex </w:t>
      </w:r>
      <w:r>
        <w:t xml:space="preserve">(cSIL) </w:t>
      </w:r>
      <w:r>
        <w:fldChar w:fldCharType="begin"/>
      </w:r>
      <w:r w:rsidR="00B11A65">
        <w:instrText xml:space="preserve"> ADDIN ZOTERO_ITEM CSL_CITATION {"citationID":"CZz9vorQ","properties":{"formattedCitation":"(37,40)","plainCitation":"(37,40)","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9B523F" w:rsidRPr="009B523F">
        <w:t>(37,40)</w:t>
      </w:r>
      <w:r>
        <w:fldChar w:fldCharType="end"/>
      </w:r>
      <w:r w:rsidR="00B02C81">
        <w:t xml:space="preserve"> is the cluster-level analogue of SS that uses centroids and mean squared distances instead of pairwise sample distances. For each cluster it compares the cluster’s average squared within-cluster dispersion to the average squared distance from that cluster’s points to the nearest other centroid, producing one silhouette score per cluster which are then averaged. cSIL ranges in [−1,1]: values near 1 indicate well-separated, compact clusters (under the centroid/squared-distance model), values near 0 indicate overlapping or ambiguous clusters, and values near −1 indicate poor clustering (clusters that are closer to other cluster centroids than to their own centroid)</w:t>
      </w:r>
    </w:p>
    <w:p w14:paraId="7C4C2303" w14:textId="6D51C3DD" w:rsidR="00773362" w:rsidRPr="007147DC" w:rsidRDefault="00000000" w:rsidP="001A01FB">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1BF49224" w14:textId="129B0A1B" w:rsidR="007147DC" w:rsidRDefault="00000000" w:rsidP="001A01FB">
      <m:oMathPara>
        <m:oMath>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l</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nary>
              <m:r>
                <w:rPr>
                  <w:rFonts w:ascii="Cambria Math" w:hAnsi="Cambria Math"/>
                </w:rPr>
                <m:t>)</m:t>
              </m:r>
            </m:e>
          </m:func>
        </m:oMath>
      </m:oMathPara>
    </w:p>
    <w:p w14:paraId="1A65E61B" w14:textId="119D2883" w:rsidR="001A01FB" w:rsidRDefault="00773362" w:rsidP="001A01FB">
      <m:oMathPara>
        <m:oMath>
          <m:r>
            <w:rPr>
              <w:rFonts w:ascii="Cambria Math" w:hAnsi="Cambria Math"/>
            </w:rPr>
            <m:t xml:space="preserve">cSIL=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den>
              </m:f>
            </m:e>
          </m:nary>
        </m:oMath>
      </m:oMathPara>
    </w:p>
    <w:p w14:paraId="13431315" w14:textId="77777777" w:rsidR="00E25B5C" w:rsidRDefault="00E25B5C" w:rsidP="001A01FB"/>
    <w:p w14:paraId="523952AE" w14:textId="42D8452E" w:rsidR="001A01FB" w:rsidRDefault="001A01FB" w:rsidP="001A01FB">
      <w:r>
        <w:t xml:space="preserve">Generalized Dunn’s </w:t>
      </w:r>
      <w:r w:rsidR="0068692A">
        <w:t>i</w:t>
      </w:r>
      <w:r w:rsidR="0068692A" w:rsidRPr="00EC3E53">
        <w:t xml:space="preserve">ndex </w:t>
      </w:r>
      <w:r>
        <w:t xml:space="preserve">43 (GD43) </w:t>
      </w:r>
      <w:r>
        <w:fldChar w:fldCharType="begin"/>
      </w:r>
      <w:r w:rsidR="00B11A65">
        <w:instrText xml:space="preserve"> ADDIN ZOTERO_ITEM CSL_CITATION {"citationID":"D5sVHfjj","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r w:rsidR="00957249">
        <w:t xml:space="preserve"> </w:t>
      </w:r>
      <w:r w:rsidR="00957249" w:rsidRPr="00957249">
        <w:t>measures cluster quality as the ratio of the closest centre-to-centre separation to the worst (largest) cluster dispersion, where dispersion uses the half-power intra-cluster distances.</w:t>
      </w:r>
      <w:r w:rsidR="00C54B71">
        <w:t xml:space="preserve"> GD43 is </w:t>
      </w:r>
      <w:r w:rsidR="00C54B71" w:rsidRPr="00C54B71">
        <w:t>computed as the ratio between the minimum inter-cluster separation (here measured by centroid distance) and the maximum intra-cluster dispersion (a D3-style spread). GD43 is non-negative (no fixed upper bound) where larger values indicate better separation and compactness (values near 0 mean poor separation or a very dispersed cluster). Thus, GD43 rewards partitions whose closest cluster pair is still far relative to the worst cluster spread</w:t>
      </w:r>
      <w:r w:rsidR="00C54B71">
        <w:t>.</w:t>
      </w:r>
    </w:p>
    <w:p w14:paraId="799D3FA3" w14:textId="77777777" w:rsidR="00170B9F" w:rsidRDefault="00170B9F" w:rsidP="001A01FB"/>
    <w:p w14:paraId="1A19736A" w14:textId="089ADF80" w:rsidR="00170B9F" w:rsidRDefault="00170B9F" w:rsidP="001A01FB">
      <m:oMathPara>
        <m:oMath>
          <m:r>
            <w:rPr>
              <w:rFonts w:ascii="Cambria Math" w:hAnsi="Cambria Math"/>
            </w:rPr>
            <m:t xml:space="preserve">GD4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7C25B1E0" w14:textId="77777777" w:rsidR="001A01FB" w:rsidRDefault="001A01FB" w:rsidP="001A01FB"/>
    <w:p w14:paraId="1C34D386" w14:textId="77777777" w:rsidR="00170B9F" w:rsidRPr="00EC7C00" w:rsidRDefault="00170B9F" w:rsidP="00170B9F">
      <w:r w:rsidRPr="00EC7C00">
        <w:lastRenderedPageBreak/>
        <w:t xml:space="preserve">where </w:t>
      </w:r>
      <w:r w:rsidRPr="00EC7C00">
        <w:rPr>
          <w:i/>
          <w:iCs/>
        </w:rPr>
        <w:t>N</w:t>
      </w:r>
      <w:r w:rsidRPr="00EC7C00">
        <w:t xml:space="preserve"> is the number of data points, </w:t>
      </w:r>
      <w:r w:rsidRPr="00EC7C00">
        <w:rPr>
          <w:i/>
          <w:iCs/>
        </w:rPr>
        <w:t xml:space="preserve">d(i,j) </w:t>
      </w:r>
      <w:r w:rsidRPr="00EC7C00">
        <w:t xml:space="preserve">is the Euclidean distance between data point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C7C00">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EC7C00">
        <w:t xml:space="preserve">, and </w:t>
      </w:r>
      <w:r w:rsidRPr="00EC7C00">
        <w:rPr>
          <w:i/>
          <w:iCs/>
        </w:rPr>
        <w:t>max{d(i,k), k!=j}</w:t>
      </w:r>
      <w:r w:rsidRPr="00EC7C00">
        <w:t xml:space="preserve"> is the maximum distance between data point </w:t>
      </w:r>
      <w:r w:rsidRPr="00EC7C00">
        <w:rPr>
          <w:i/>
          <w:iCs/>
        </w:rPr>
        <w:t>i</w:t>
      </w:r>
      <w:r w:rsidRPr="00EC7C00">
        <w:t xml:space="preserve"> and any other data point in a different cluster.</w:t>
      </w:r>
    </w:p>
    <w:p w14:paraId="57BD8219" w14:textId="77777777" w:rsidR="00170B9F" w:rsidRDefault="00170B9F" w:rsidP="001A01FB"/>
    <w:p w14:paraId="7B9E8FF0" w14:textId="12748DCA" w:rsidR="00B37FA2" w:rsidRDefault="001A01FB" w:rsidP="001A01FB">
      <w:r>
        <w:t xml:space="preserve">Generalized Dunn’s </w:t>
      </w:r>
      <w:r w:rsidR="0068692A">
        <w:t>i</w:t>
      </w:r>
      <w:r w:rsidR="0068692A" w:rsidRPr="00EC3E53">
        <w:t xml:space="preserve">ndex </w:t>
      </w:r>
      <w:r>
        <w:t xml:space="preserve">53 (GD53) </w:t>
      </w:r>
      <w:r>
        <w:fldChar w:fldCharType="begin"/>
      </w:r>
      <w:r w:rsidR="00B11A65">
        <w:instrText xml:space="preserve"> ADDIN ZOTERO_ITEM CSL_CITATION {"citationID":"IAs4Tvy0","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r w:rsidR="00B37FA2" w:rsidRPr="00B37FA2">
        <w:rPr>
          <w:b/>
          <w:bCs/>
        </w:rPr>
        <w:t xml:space="preserve"> </w:t>
      </w:r>
      <w:r w:rsidR="00B37FA2" w:rsidRPr="00B37FA2">
        <w:t>is similar in spirit but replaces the centre-to-centre separation with a size-weighted average half-power distance between two clusters.</w:t>
      </w:r>
      <w:r w:rsidR="00B37FA2">
        <w:t xml:space="preserve"> </w:t>
      </w:r>
      <w:r w:rsidR="00B37FA2" w:rsidRPr="00B37FA2">
        <w:t>As with GD43, higher GD53 values indicate better clustering. GD53 can be more robust than GD43 for non-spherical or differently sized clusters because it uses per-cluster half-power averages in the numerator rather than raw centre distances</w:t>
      </w:r>
      <w:r w:rsidR="00B37FA2">
        <w:t>:</w:t>
      </w:r>
    </w:p>
    <w:p w14:paraId="52E9BCF8" w14:textId="43024962" w:rsidR="00B37FA2" w:rsidRDefault="00B37FA2" w:rsidP="001A01FB">
      <m:oMathPara>
        <m:oMath>
          <m:r>
            <w:rPr>
              <w:rFonts w:ascii="Cambria Math" w:hAnsi="Cambria Math"/>
            </w:rPr>
            <m:t xml:space="preserve">GD5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j</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424E54B3" w14:textId="77777777" w:rsidR="001A01FB" w:rsidRDefault="001A01FB" w:rsidP="001A01FB"/>
    <w:p w14:paraId="772F42C9" w14:textId="77777777" w:rsidR="00E25B5C" w:rsidRDefault="00E25B5C" w:rsidP="001A01FB"/>
    <w:p w14:paraId="28722B51" w14:textId="051EDAF6" w:rsidR="00C827CB" w:rsidRPr="00C827CB" w:rsidRDefault="001A01FB" w:rsidP="00C827CB">
      <w:r>
        <w:t xml:space="preserve">Partition Separation (PS) </w:t>
      </w:r>
      <w:r>
        <w:fldChar w:fldCharType="begin"/>
      </w:r>
      <w:r w:rsidR="00B11A65">
        <w:instrText xml:space="preserve"> ADDIN ZOTERO_ITEM CSL_CITATION {"citationID":"3YVyS48V","properties":{"formattedCitation":"(43)","plainCitation":"(43)","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9B523F" w:rsidRPr="009B523F">
        <w:t>(43)</w:t>
      </w:r>
      <w:r>
        <w:fldChar w:fldCharType="end"/>
      </w:r>
      <w:r w:rsidR="000572AD">
        <w:t xml:space="preserve"> </w:t>
      </w:r>
      <w:r w:rsidR="000572AD" w:rsidRPr="000572AD">
        <w:t>comprises a measure of separation between prototypes</w:t>
      </w:r>
      <w:r w:rsidR="00F87258">
        <w:t xml:space="preserve"> / </w:t>
      </w:r>
      <w:r w:rsidR="00F87258" w:rsidRPr="000572AD">
        <w:t>centroids</w:t>
      </w:r>
      <w:r w:rsidR="000572AD" w:rsidRPr="000572AD">
        <w:t>. Larger values of PS indicate better clustering solutions (maximization).</w:t>
      </w:r>
      <w:r w:rsidR="00C827CB">
        <w:t xml:space="preserve"> PS is</w:t>
      </w:r>
      <w:r w:rsidR="00C827CB" w:rsidRPr="00C827CB">
        <w:rPr>
          <w:lang w:eastAsia="en-US"/>
        </w:rPr>
        <w:t xml:space="preserve"> </w:t>
      </w:r>
      <w:r w:rsidR="00C827CB" w:rsidRPr="00C827CB">
        <w:t>computed from prototype (centroid) separations adjusted by cluster size/balance (a prototype-distance based score, with fuzzy and hard variants). PS has no fixed interval (scale depends on data) and higher PS means prototypes are farther apart and cluster sizes more balanced. Thus, PS evaluates prototype separation (not internal compactness) and outputs higher scores for well-spaced, balanced prototype partitions.</w:t>
      </w:r>
    </w:p>
    <w:p w14:paraId="521438BC" w14:textId="3EF493CC" w:rsidR="001A01FB" w:rsidRDefault="001A01FB" w:rsidP="001A01FB"/>
    <w:p w14:paraId="5DE01333" w14:textId="5A0E9D8D" w:rsidR="000572AD" w:rsidRDefault="000572AD" w:rsidP="001A01FB">
      <m:oMathPara>
        <m:oMath>
          <m:r>
            <w:rPr>
              <w:rFonts w:ascii="Cambria Math" w:hAnsi="Cambria Math"/>
            </w:rPr>
            <m:t xml:space="preserve">P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m:t>
                              </m:r>
                            </m:sub>
                          </m:sSub>
                        </m:e>
                      </m:d>
                    </m:e>
                  </m:func>
                </m:den>
              </m:f>
              <m:r>
                <w:rPr>
                  <w:rFonts w:ascii="Cambria Math" w:hAnsi="Cambria Math"/>
                </w:rPr>
                <m:t>-</m:t>
              </m:r>
              <m:r>
                <m:rPr>
                  <m:sty m:val="p"/>
                </m:rPr>
                <w:rPr>
                  <w:rFonts w:ascii="Cambria Math" w:hAnsi="Cambria Math"/>
                </w:rPr>
                <m:t>exp⁡</m:t>
              </m:r>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r>
                            <w:rPr>
                              <w:rFonts w:ascii="Cambria Math" w:hAnsi="Cambria Math"/>
                            </w:rPr>
                            <m:t>2</m:t>
                          </m:r>
                        </m:sup>
                      </m:sSup>
                    </m:e>
                  </m:func>
                </m:num>
                <m:den>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r>
                <w:rPr>
                  <w:rFonts w:ascii="Cambria Math" w:hAnsi="Cambria Math"/>
                </w:rPr>
                <m:t>])</m:t>
              </m:r>
            </m:e>
          </m:nary>
        </m:oMath>
      </m:oMathPara>
    </w:p>
    <w:p w14:paraId="6CD158BD" w14:textId="77777777" w:rsidR="001A01FB" w:rsidRDefault="001A01FB" w:rsidP="001A01FB"/>
    <w:p w14:paraId="40068560" w14:textId="12BA136A" w:rsidR="001A01FB" w:rsidRDefault="001A01FB" w:rsidP="001A01FB">
      <w:r>
        <w:t xml:space="preserve">Renyi’s representative Cross Information Potential (rCIP) </w:t>
      </w:r>
      <w:r>
        <w:fldChar w:fldCharType="begin"/>
      </w:r>
      <w:r w:rsidR="00B11A65">
        <w:instrText xml:space="preserve"> ADDIN ZOTERO_ITEM CSL_CITATION {"citationID":"6WVQdc5F","properties":{"formattedCitation":"(44)","plainCitation":"(44)","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9B523F" w:rsidRPr="009B523F">
        <w:t>(44)</w:t>
      </w:r>
      <w:r>
        <w:fldChar w:fldCharType="end"/>
      </w:r>
      <w:r w:rsidR="006F140E">
        <w:t xml:space="preserve"> </w:t>
      </w:r>
      <w:r w:rsidR="006F140E" w:rsidRPr="006F140E">
        <w:t xml:space="preserve">represents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by a Gaussian centered at the cluster centroid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with a (regularized) sample covariance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k</m:t>
            </m:r>
          </m:sub>
        </m:sSub>
      </m:oMath>
      <w:r w:rsidR="006F140E" w:rsidRPr="006F140E">
        <w:t xml:space="preserve">, then measures the pairwise </w:t>
      </w:r>
      <w:r w:rsidR="006F140E" w:rsidRPr="006F140E">
        <w:rPr>
          <w:i/>
          <w:iCs/>
        </w:rPr>
        <w:t>overlap</w:t>
      </w:r>
      <w:r w:rsidR="006F140E" w:rsidRPr="006F140E">
        <w:t xml:space="preserve"> of those Gaussians. rCIP aggregates the overlaps between all distinct cluster pairs: small overlap means well-separated clusters. rCIP is non-negative (0 = perfect separation) and lower values indicate better clustering. The following formulas describe its computation</w:t>
      </w:r>
      <w:r w:rsidR="00E70FD9">
        <w:t>:</w:t>
      </w:r>
    </w:p>
    <w:p w14:paraId="63F1D961" w14:textId="77777777" w:rsidR="006F140E" w:rsidRDefault="006F140E" w:rsidP="001A01FB"/>
    <w:p w14:paraId="5B4FCE45" w14:textId="7189FFF6" w:rsidR="0028375C" w:rsidRDefault="00000000" w:rsidP="001A01FB">
      <m:oMathPara>
        <m:oMath>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T</m:t>
                      </m:r>
                    </m:sup>
                  </m:sSubSup>
                </m:e>
              </m:nary>
            </m:e>
          </m:d>
          <m:r>
            <w:rPr>
              <w:rFonts w:ascii="Cambria Math" w:hAnsi="Cambria Math"/>
            </w:rPr>
            <m:t>+ε</m:t>
          </m:r>
        </m:oMath>
      </m:oMathPara>
    </w:p>
    <w:p w14:paraId="5B7AB37D" w14:textId="5A4ABF0D" w:rsidR="00220520" w:rsidRDefault="00220520" w:rsidP="001A01FB">
      <m:oMathPara>
        <m:oMath>
          <m:r>
            <w:rPr>
              <w:rFonts w:ascii="Cambria Math" w:hAnsi="Cambria Math"/>
            </w:rPr>
            <m:t>rCIP=</m:t>
          </m:r>
          <m:nary>
            <m:naryPr>
              <m:chr m:val="∑"/>
              <m:limLoc m:val="undOvr"/>
              <m:supHide m:val="1"/>
              <m:ctrlPr>
                <w:rPr>
                  <w:rFonts w:ascii="Cambria Math" w:hAnsi="Cambria Math"/>
                  <w:i/>
                </w:rPr>
              </m:ctrlPr>
            </m:naryPr>
            <m:sub>
              <m:r>
                <w:rPr>
                  <w:rFonts w:ascii="Cambria Math" w:hAnsi="Cambria Math"/>
                </w:rPr>
                <m:t>1≤i&lt;j≤K</m:t>
              </m:r>
            </m:sub>
            <m:sup/>
            <m:e>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2</m:t>
                      </m:r>
                    </m:den>
                  </m:f>
                </m:sup>
              </m:sSup>
            </m:e>
          </m:nary>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μj</m:t>
                      </m:r>
                    </m:e>
                  </m:d>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e>
              </m:d>
            </m:sup>
          </m:sSup>
          <m:r>
            <w:rPr>
              <w:rFonts w:ascii="Cambria Math" w:hAnsi="Cambria Math"/>
            </w:rPr>
            <m:t xml:space="preserve">  </m:t>
          </m:r>
        </m:oMath>
      </m:oMathPara>
    </w:p>
    <w:p w14:paraId="3F919184" w14:textId="77777777" w:rsidR="00220520" w:rsidRDefault="00220520" w:rsidP="001A01FB"/>
    <w:p w14:paraId="55379B6D" w14:textId="53081558" w:rsidR="001A01FB" w:rsidRDefault="001A01FB" w:rsidP="001A01FB">
      <w:r w:rsidRPr="001A01FB">
        <w:t xml:space="preserve">WB-index (WB) </w:t>
      </w:r>
      <w:r>
        <w:rPr>
          <w:lang w:val="de-DE"/>
        </w:rPr>
        <w:fldChar w:fldCharType="begin"/>
      </w:r>
      <w:r w:rsidR="00B11A65">
        <w:instrText xml:space="preserve"> ADDIN ZOTERO_ITEM CSL_CITATION {"citationID":"OfoY8OZT","properties":{"formattedCitation":"(45)","plainCitation":"(45)","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9B523F" w:rsidRPr="009B523F">
        <w:t>(45)</w:t>
      </w:r>
      <w:r>
        <w:rPr>
          <w:lang w:val="de-DE"/>
        </w:rPr>
        <w:fldChar w:fldCharType="end"/>
      </w:r>
      <w:r w:rsidR="00251124" w:rsidRPr="00251124">
        <w:t xml:space="preserve"> measures how good a clustering result is by balancing within-cluster compactness and between-cluster separation</w:t>
      </w:r>
      <w:r w:rsidR="00251124">
        <w:t xml:space="preserve">. </w:t>
      </w:r>
      <w:r w:rsidR="00251124" w:rsidRPr="00251124">
        <w:t>Lower values generally indicate better clustering quality</w:t>
      </w:r>
      <w:r w:rsidR="00251124">
        <w:t xml:space="preserve">. </w:t>
      </w:r>
      <w:r w:rsidR="00C55C7C">
        <w:t xml:space="preserve">WBI is </w:t>
      </w:r>
      <w:r w:rsidR="0095163D" w:rsidRPr="0095163D">
        <w:t>computed as a scaled ratio of total within-cluster sum-of-squares to between-cluster dispersion (within</w:t>
      </w:r>
      <w:r w:rsidR="00B12622">
        <w:t xml:space="preserve"> </w:t>
      </w:r>
      <w:r w:rsidR="0095163D" w:rsidRPr="0095163D">
        <w:t xml:space="preserve">/ between SS combination, often multiplied or divided by K). WB is positive and smaller values indicate better partitions (it typically exhibits a minimum at the appropriate number of clusters). Thus, WB rewards compact, well-separated clusters (and is commonly used to select K by finding the </w:t>
      </w:r>
      <w:r w:rsidR="00E04DA3" w:rsidRPr="0095163D">
        <w:t>minimum index</w:t>
      </w:r>
      <w:r w:rsidR="0095163D" w:rsidRPr="0095163D">
        <w:t>).</w:t>
      </w:r>
    </w:p>
    <w:p w14:paraId="7BA43614" w14:textId="038DAD9D" w:rsidR="004D236A" w:rsidRDefault="00461270" w:rsidP="001A01FB">
      <w:r>
        <w:t xml:space="preserve">WB considers average distances and not the shape or distribution of clusters, yet </w:t>
      </w:r>
      <w:r w:rsidR="004D236A">
        <w:t xml:space="preserve">WB found as one of the most robust CVIs in a recent study </w:t>
      </w:r>
      <w:r w:rsidR="004D236A">
        <w:fldChar w:fldCharType="begin"/>
      </w:r>
      <w:r w:rsidR="00B11A65">
        <w:instrText xml:space="preserve"> ADDIN ZOTERO_ITEM CSL_CITATION {"citationID":"eLpgYs4Y","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D236A">
        <w:fldChar w:fldCharType="separate"/>
      </w:r>
      <w:r w:rsidR="009B523F" w:rsidRPr="009B523F">
        <w:t>(17)</w:t>
      </w:r>
      <w:r w:rsidR="004D236A">
        <w:fldChar w:fldCharType="end"/>
      </w:r>
      <w:r w:rsidR="004D236A">
        <w:t>.</w:t>
      </w:r>
    </w:p>
    <w:p w14:paraId="66BAB730" w14:textId="77777777" w:rsidR="004D236A" w:rsidRPr="00251124" w:rsidRDefault="004D236A" w:rsidP="001A01FB"/>
    <w:p w14:paraId="6484B5AB" w14:textId="39D28B1D" w:rsidR="001A01FB" w:rsidRPr="001A01FB" w:rsidRDefault="00FE732B" w:rsidP="001D2C69">
      <m:oMathPara>
        <m:oMath>
          <m:r>
            <w:rPr>
              <w:rFonts w:ascii="Cambria Math" w:hAnsi="Cambria Math"/>
            </w:rPr>
            <m:t>WB=K*</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oMath>
      </m:oMathPara>
    </w:p>
    <w:p w14:paraId="2E8949B1" w14:textId="77777777" w:rsidR="002163EC" w:rsidRPr="001A01FB" w:rsidRDefault="002163EC" w:rsidP="001D2C69"/>
    <w:p w14:paraId="4BF0EE0E" w14:textId="23DAEF27" w:rsidR="00237FFD" w:rsidRPr="00237FFD" w:rsidRDefault="00237FFD" w:rsidP="001D2C69">
      <w:pPr>
        <w:rPr>
          <w:b/>
          <w:bCs/>
        </w:rPr>
      </w:pPr>
      <w:r w:rsidRPr="00237FFD">
        <w:rPr>
          <w:b/>
          <w:bCs/>
        </w:rPr>
        <w:t xml:space="preserve">Permetrics library </w:t>
      </w:r>
      <w:r w:rsidRPr="00237FFD">
        <w:rPr>
          <w:b/>
          <w:bCs/>
        </w:rPr>
        <w:fldChar w:fldCharType="begin"/>
      </w:r>
      <w:r w:rsidR="00B11A65">
        <w:rPr>
          <w:b/>
          <w:bCs/>
        </w:rPr>
        <w:instrText xml:space="preserve"> ADDIN ZOTERO_ITEM CSL_CITATION {"citationID":"GkvFOZDJ","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p w14:paraId="08381B2E" w14:textId="1CB4B23B" w:rsidR="00237FFD" w:rsidRPr="00EC7C00" w:rsidRDefault="00237FFD" w:rsidP="006E7945">
      <w:r w:rsidRPr="00EC7C00">
        <w:t xml:space="preserve">DBCV </w:t>
      </w:r>
      <w:r w:rsidRPr="00EC7C00">
        <w:fldChar w:fldCharType="begin"/>
      </w:r>
      <w:r w:rsidR="00B11A65">
        <w:instrText xml:space="preserve"> ADDIN ZOTERO_ITEM CSL_CITATION {"citationID":"2ESiSN30","properties":{"formattedCitation":"(47)","plainCitation":"(4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9B523F" w:rsidRPr="009B523F">
        <w:t>(47)</w:t>
      </w:r>
      <w:r w:rsidRPr="00EC7C00">
        <w:fldChar w:fldCharType="end"/>
      </w:r>
      <w:r w:rsidRPr="00EC7C00">
        <w:t xml:space="preserve"> is </w:t>
      </w:r>
      <w:r w:rsidR="00B70830" w:rsidRPr="00EC7C00">
        <w:t xml:space="preserve">particularly designed for </w:t>
      </w:r>
      <w:r w:rsidR="008E06EF">
        <w:t xml:space="preserve">evaluating </w:t>
      </w:r>
      <w:r w:rsidR="00B70830" w:rsidRPr="00EC7C00">
        <w:t>density-based clustering algorithms such as DBSCAN</w:t>
      </w:r>
      <w:r w:rsidR="008E06EF">
        <w:t xml:space="preserve"> </w:t>
      </w:r>
      <w:r w:rsidR="008E06EF">
        <w:fldChar w:fldCharType="begin"/>
      </w:r>
      <w:r w:rsidR="00B11A65">
        <w:instrText xml:space="preserve"> ADDIN ZOTERO_ITEM CSL_CITATION {"citationID":"vdQeb4VF","properties":{"formattedCitation":"(48)","plainCitation":"(4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008E06EF">
        <w:fldChar w:fldCharType="separate"/>
      </w:r>
      <w:r w:rsidR="009B523F" w:rsidRPr="009B523F">
        <w:t>(48)</w:t>
      </w:r>
      <w:r w:rsidR="008E06EF">
        <w:fldChar w:fldCharType="end"/>
      </w:r>
      <w:r w:rsidR="00B70830" w:rsidRPr="00EC7C00">
        <w:t xml:space="preserve"> </w:t>
      </w:r>
      <w:r w:rsidR="00EC7C00" w:rsidRPr="00EC7C00">
        <w:t xml:space="preserve">The DBCV metric ranges from </w:t>
      </w:r>
      <w:r w:rsidR="00A1657A">
        <w:t>-1</w:t>
      </w:r>
      <w:r w:rsidR="00EC7C00" w:rsidRPr="00EC7C00">
        <w:t xml:space="preserve"> to 1, </w:t>
      </w:r>
      <w:r w:rsidR="00A1657A">
        <w:t xml:space="preserve">with values close to 1 indicating a well-separated cohesive clusters (in terms of density), </w:t>
      </w:r>
      <w:r w:rsidR="00EC7C00" w:rsidRPr="00EC7C00">
        <w:t>a value of 0 indicates a</w:t>
      </w:r>
      <w:r w:rsidR="00A1657A">
        <w:t>n ambiguous structure</w:t>
      </w:r>
      <w:r w:rsidR="00EC7C00" w:rsidRPr="00EC7C00">
        <w:t xml:space="preserve">, </w:t>
      </w:r>
      <w:r w:rsidR="00A1657A">
        <w:t>while near -1 values indicate poor cluster structures</w:t>
      </w:r>
      <w:r w:rsidR="00EC7C00" w:rsidRPr="00EC7C00">
        <w:t xml:space="preserve">. </w:t>
      </w:r>
      <w:r w:rsidRPr="00EC7C00">
        <w:t>The DBCV metric is calculated using the following formula:</w:t>
      </w:r>
    </w:p>
    <w:p w14:paraId="408905AC" w14:textId="77777777" w:rsidR="008E06EF" w:rsidRDefault="008E06EF" w:rsidP="00237FFD"/>
    <w:p w14:paraId="404A4FCD" w14:textId="6683D578" w:rsidR="008E06EF" w:rsidRDefault="008E06EF" w:rsidP="00237FFD">
      <w:r>
        <w:t xml:space="preserve">All-points-core-distance (APCD) of an object </w:t>
      </w:r>
      <m:oMath>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oMath>
      <w:r w:rsidR="00005BEA">
        <w:t xml:space="preserve"> where KNN(x, i) is the distance between x and its i-th nearest neighbor in cluster k. </w:t>
      </w:r>
    </w:p>
    <w:p w14:paraId="5EDD6A83" w14:textId="017BBCC2" w:rsidR="008E06EF" w:rsidRPr="00F954EB" w:rsidRDefault="008E06EF" w:rsidP="00237FFD">
      <m:oMathPara>
        <m:oMath>
          <m:r>
            <w:rPr>
              <w:rFonts w:ascii="Cambria Math" w:hAnsi="Cambria Math"/>
            </w:rPr>
            <m:t>APCD</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r>
                    <w:rPr>
                      <w:rFonts w:ascii="Cambria Math" w:hAnsi="Cambria Math"/>
                    </w:rPr>
                    <m:t>*</m:t>
                  </m:r>
                  <m:sSup>
                    <m:sSupPr>
                      <m:ctrlPr>
                        <w:rPr>
                          <w:rFonts w:ascii="Cambria Math" w:hAnsi="Cambria Math"/>
                          <w:i/>
                        </w:rPr>
                      </m:ctrlPr>
                    </m:sSupPr>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i=2</m:t>
                              </m:r>
                            </m:e>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NN(x, i)</m:t>
                                  </m:r>
                                </m:den>
                              </m:f>
                            </m:e>
                          </m:d>
                        </m:e>
                      </m:nary>
                    </m:e>
                    <m:sup>
                      <m:r>
                        <w:rPr>
                          <w:rFonts w:ascii="Cambria Math" w:hAnsi="Cambria Math"/>
                        </w:rPr>
                        <m:t>D</m:t>
                      </m:r>
                    </m:sup>
                  </m:sSup>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den>
              </m:f>
            </m:sup>
          </m:sSup>
        </m:oMath>
      </m:oMathPara>
    </w:p>
    <w:p w14:paraId="05551802" w14:textId="59B8773D" w:rsidR="00F954EB" w:rsidRDefault="00F954EB" w:rsidP="00237FFD">
      <w:r>
        <w:t>The mutual reacheability distance (MRD) between two object xi and xj</w:t>
      </w:r>
    </w:p>
    <w:p w14:paraId="226B4FC9" w14:textId="30FA167D" w:rsidR="00F954EB" w:rsidRPr="000B5164" w:rsidRDefault="00F954EB" w:rsidP="00237FFD">
      <m:oMathPara>
        <m:oMath>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
            <m:rPr>
              <m:sty m:val="p"/>
            </m:rPr>
            <w:rPr>
              <w:rFonts w:ascii="Cambria Math" w:hAnsi="Cambria Math"/>
            </w:rPr>
            <m:t>max⁡</m:t>
          </m:r>
          <m:r>
            <w:rPr>
              <w:rFonts w:ascii="Cambria Math" w:hAnsi="Cambria Math"/>
            </w:rPr>
            <m:t>{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oMath>
      </m:oMathPara>
    </w:p>
    <w:p w14:paraId="138F381C" w14:textId="77777777" w:rsidR="000B5164" w:rsidRPr="00EC7C00" w:rsidRDefault="000B5164" w:rsidP="00237FFD"/>
    <w:p w14:paraId="6DAE5075" w14:textId="77087C63" w:rsidR="000B5164" w:rsidRDefault="00E04A09" w:rsidP="001D2C69">
      <w:r>
        <w:t>Minimum spanning trees (MST) are built for each cluster using MRDs. The density sparseness of a cluster (DSC), while density sparseness between clusters (DSBC) Ci and Cj can be defined as:</w:t>
      </w:r>
    </w:p>
    <w:p w14:paraId="15816F65" w14:textId="2A4EFB83" w:rsidR="00E04A09" w:rsidRPr="00E04A09" w:rsidRDefault="00E04A09" w:rsidP="001D2C69">
      <m:oMathPara>
        <m:oMath>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r>
            <m:rPr>
              <m:sty m:val="p"/>
            </m:rPr>
            <w:rPr>
              <w:rFonts w:ascii="Cambria Math" w:hAnsi="Cambria Math"/>
            </w:rPr>
            <m:t>max⁡</m:t>
          </m:r>
          <m:r>
            <w:rPr>
              <w:rFonts w:ascii="Cambria Math" w:hAnsi="Cambria Math"/>
            </w:rPr>
            <m:t xml:space="preserve">{weight of internal edges in MST of </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m:oMathPara>
    </w:p>
    <w:p w14:paraId="4C1BFD91" w14:textId="4FBC8B4B" w:rsidR="00E04A09" w:rsidRPr="00332EBA" w:rsidRDefault="00E04A09" w:rsidP="001D2C69">
      <m:oMathPara>
        <m:oMath>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d>
                <m:dPr>
                  <m:begChr m:val="{"/>
                  <m:endChr m:val="|"/>
                  <m:ctrlPr>
                    <w:rPr>
                      <w:rFonts w:ascii="Cambria Math" w:hAnsi="Cambria Math"/>
                      <w:i/>
                    </w:rPr>
                  </m:ctrlPr>
                </m:dPr>
                <m:e>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e>
          </m:func>
        </m:oMath>
      </m:oMathPara>
    </w:p>
    <w:p w14:paraId="0DB30885" w14:textId="77777777" w:rsidR="00332EBA" w:rsidRDefault="00332EBA" w:rsidP="001D2C69"/>
    <w:p w14:paraId="335C8E51" w14:textId="2296D0DC" w:rsidR="00332EBA" w:rsidRPr="00332EBA" w:rsidRDefault="00332EBA" w:rsidP="001D2C69">
      <m:oMathPara>
        <m:oMath>
          <m:r>
            <w:rPr>
              <w:rFonts w:ascii="Cambria Math" w:hAnsi="Cambria Math"/>
            </w:rPr>
            <m:t>DBCV</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num>
            <m:den>
              <m:r>
                <m:rPr>
                  <m:sty m:val="p"/>
                </m:rPr>
                <w:rPr>
                  <w:rFonts w:ascii="Cambria Math" w:hAnsi="Cambria Math"/>
                </w:rPr>
                <m:t>max⁡</m:t>
              </m:r>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r>
                <w:rPr>
                  <w:rFonts w:ascii="Cambria Math" w:hAnsi="Cambria Math"/>
                </w:rPr>
                <m:t>)</m:t>
              </m:r>
            </m:den>
          </m:f>
        </m:oMath>
      </m:oMathPara>
    </w:p>
    <w:p w14:paraId="79BB9E1F" w14:textId="3DC13020" w:rsidR="00332EBA" w:rsidRPr="00332EBA" w:rsidRDefault="00332EBA" w:rsidP="001D2C69">
      <m:oMathPara>
        <m:oMath>
          <m:r>
            <w:rPr>
              <w:rFonts w:ascii="Cambria Math" w:hAnsi="Cambria Math"/>
            </w:rPr>
            <m:t>DBCV=</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r>
                <w:rPr>
                  <w:rFonts w:ascii="Cambria Math" w:hAnsi="Cambria Math"/>
                </w:rPr>
                <m:t>*DBCV(</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459FDD42" w14:textId="424AA1C4" w:rsidR="00237FFD" w:rsidRPr="004C4EEF" w:rsidRDefault="00237FFD" w:rsidP="001D2C69">
      <w:pPr>
        <w:rPr>
          <w:color w:val="EE0000"/>
        </w:rPr>
      </w:pPr>
    </w:p>
    <w:p w14:paraId="0FBDFB8E" w14:textId="77777777" w:rsidR="002476E7" w:rsidRPr="004C4EEF" w:rsidRDefault="002476E7" w:rsidP="001D2C69">
      <w:pPr>
        <w:rPr>
          <w:color w:val="EE0000"/>
        </w:rPr>
      </w:pPr>
    </w:p>
    <w:p w14:paraId="17CDFBB9" w14:textId="39249CEA" w:rsidR="00167D9E" w:rsidRPr="00B6336C" w:rsidRDefault="002163EC" w:rsidP="002163EC">
      <w:r w:rsidRPr="004C4EEF">
        <w:t xml:space="preserve">Dunn </w:t>
      </w:r>
      <w:r w:rsidR="0068692A">
        <w:t>i</w:t>
      </w:r>
      <w:r w:rsidR="0068692A" w:rsidRPr="00EC3E53">
        <w:t xml:space="preserve">ndex </w:t>
      </w:r>
      <w:r w:rsidR="00167D9E" w:rsidRPr="004C4EEF">
        <w:t xml:space="preserve">(D) </w:t>
      </w:r>
      <w:r w:rsidR="001A01FB" w:rsidRPr="004C4EEF">
        <w:fldChar w:fldCharType="begin"/>
      </w:r>
      <w:r w:rsidR="00B11A65">
        <w:instrText xml:space="preserve"> ADDIN ZOTERO_ITEM CSL_CITATION {"citationID":"GpWkp2mH","properties":{"formattedCitation":"(42,49)","plainCitation":"(42,49)","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001A01FB" w:rsidRPr="004C4EEF">
        <w:fldChar w:fldCharType="separate"/>
      </w:r>
      <w:r w:rsidR="009B523F" w:rsidRPr="009B523F">
        <w:t>(42,49)</w:t>
      </w:r>
      <w:r w:rsidR="001A01FB" w:rsidRPr="004C4EEF">
        <w:fldChar w:fldCharType="end"/>
      </w:r>
      <w:r w:rsidR="00167D9E" w:rsidRPr="004C4EEF">
        <w:rPr>
          <w:rFonts w:ascii="Lato" w:hAnsi="Lato"/>
          <w:shd w:val="clear" w:color="auto" w:fill="FCFCFC"/>
        </w:rPr>
        <w:t xml:space="preserve"> </w:t>
      </w:r>
      <w:r w:rsidR="00167D9E" w:rsidRPr="004C4EEF">
        <w:t>aims to quantify the compactness and separation between clusters in a clustering solution</w:t>
      </w:r>
      <w:r w:rsidR="004C4EEF" w:rsidRPr="004C4EEF">
        <w:t xml:space="preserve"> by </w:t>
      </w:r>
      <w:r w:rsidR="00167D9E" w:rsidRPr="004C4EEF">
        <w:t>considering both the distance between points within the same cluster (intra-cluster distance) and the distance between points in different clusters (inter-cluster distance).</w:t>
      </w:r>
      <w:r w:rsidR="004B0515">
        <w:t xml:space="preserve"> Specifically. D is the ratio between the minimum distance between any two clusters and the maximum distance found within any cluster.</w:t>
      </w:r>
      <w:r w:rsidR="004C4EEF" w:rsidRPr="004C4EEF">
        <w:t xml:space="preserve"> A higher </w:t>
      </w:r>
      <w:r w:rsidR="004C4EEF">
        <w:t>D</w:t>
      </w:r>
      <w:r w:rsidR="004C4EEF" w:rsidRPr="004C4EEF">
        <w:t xml:space="preserve"> value indicates better clustering quality, indicating that the clusters are well separated from each other while being compact internally; conversely, a lower </w:t>
      </w:r>
      <w:r w:rsidR="004C4EEF">
        <w:t>D</w:t>
      </w:r>
      <w:r w:rsidR="004C4EEF" w:rsidRPr="004C4EEF">
        <w:t xml:space="preserve"> value may indicate that the clusters are too spread out or not well separated. </w:t>
      </w:r>
      <w:r w:rsidR="00FE7E9F">
        <w:t xml:space="preserve">The D index can be sensitive to the data scale and to outliers </w:t>
      </w:r>
      <w:r w:rsidR="00FE7E9F">
        <w:fldChar w:fldCharType="begin"/>
      </w:r>
      <w:r w:rsidR="00B11A65">
        <w:instrText xml:space="preserve"> ADDIN ZOTERO_ITEM CSL_CITATION {"citationID":"Vq79R9XN","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FE7E9F">
        <w:fldChar w:fldCharType="separate"/>
      </w:r>
      <w:r w:rsidR="009B523F" w:rsidRPr="009B523F">
        <w:t>(17)</w:t>
      </w:r>
      <w:r w:rsidR="00FE7E9F">
        <w:fldChar w:fldCharType="end"/>
      </w:r>
      <w:r w:rsidR="00FE7E9F">
        <w:t xml:space="preserve">. </w:t>
      </w:r>
      <w:r w:rsidR="004C4EEF">
        <w:t xml:space="preserve">The following formulas allow for the computation of </w:t>
      </w:r>
      <w:r w:rsidR="0045759F">
        <w:t>this index</w:t>
      </w:r>
      <w:r w:rsidR="004C4EEF">
        <w:t>:</w:t>
      </w:r>
    </w:p>
    <w:p w14:paraId="6CC7194D" w14:textId="6674068A" w:rsidR="002163EC" w:rsidRPr="009454BF" w:rsidRDefault="00000000" w:rsidP="001D2C69">
      <m:oMathPara>
        <m:oMath>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i≠j</m:t>
                  </m:r>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60272537" w14:textId="6A4A5205" w:rsidR="009454BF" w:rsidRPr="004C4EEF" w:rsidRDefault="009454BF" w:rsidP="001D2C69">
      <m:oMathPara>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2E7B4459" w14:textId="7C02A400" w:rsidR="00167D9E" w:rsidRDefault="009454BF" w:rsidP="001D2C69">
      <m:oMathPara>
        <m:oMath>
          <m:r>
            <w:rPr>
              <w:rFonts w:ascii="Cambria Math" w:hAnsi="Cambria Math"/>
            </w:rPr>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1, K]</m:t>
                      </m:r>
                    </m:lim>
                  </m:limLow>
                </m:fName>
                <m:e>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e>
              </m:func>
            </m:den>
          </m:f>
        </m:oMath>
      </m:oMathPara>
    </w:p>
    <w:p w14:paraId="09B65CE5" w14:textId="01E7B353" w:rsidR="009454BF" w:rsidRDefault="009454BF" w:rsidP="009454BF">
      <w:r>
        <w:t xml:space="preserve">Where the </w:t>
      </w:r>
      <w:r w:rsidRPr="00BA75FE">
        <w:t xml:space="preserve">dataset </w:t>
      </w:r>
      <w:r>
        <w:t xml:space="preserve">is </w:t>
      </w:r>
      <w:r w:rsidRPr="00BA75FE">
        <w:t xml:space="preserve">divided into </w:t>
      </w:r>
      <m:oMath>
        <m:r>
          <w:rPr>
            <w:rFonts w:ascii="Cambria Math" w:hAnsi="Cambria Math"/>
          </w:rPr>
          <m:t>K</m:t>
        </m:r>
      </m:oMath>
      <w:r w:rsidRPr="00BA75FE">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t>, and</w:t>
      </w:r>
      <w:r w:rsidRPr="00BA75FE">
        <w:t xml:space="preserve">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t xml:space="preserve"> </w:t>
      </w:r>
      <w:r w:rsidRPr="00BA75FE">
        <w:t>denote</w:t>
      </w:r>
      <w:r>
        <w:t>s</w:t>
      </w:r>
      <w:r w:rsidRPr="00BA75FE">
        <w:t xml:space="preserve">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BA75FE">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BA75FE">
        <w:t>.</w:t>
      </w:r>
    </w:p>
    <w:p w14:paraId="79C34F5F" w14:textId="77777777" w:rsidR="009454BF" w:rsidRPr="004C4EEF" w:rsidRDefault="009454BF" w:rsidP="001D2C69"/>
    <w:p w14:paraId="6E0739EF" w14:textId="1FC039A1" w:rsidR="00167D9E" w:rsidRPr="00167D9E" w:rsidRDefault="00167D9E" w:rsidP="00167D9E">
      <w:r>
        <w:t xml:space="preserve">Duda Hart </w:t>
      </w:r>
      <w:r w:rsidR="0068692A">
        <w:t>i</w:t>
      </w:r>
      <w:r w:rsidR="0068692A" w:rsidRPr="00EC3E53">
        <w:t xml:space="preserve">ndex </w:t>
      </w:r>
      <w:r>
        <w:t>(DH)</w:t>
      </w:r>
      <w:r w:rsidR="004C4EEF">
        <w:t xml:space="preserve"> </w:t>
      </w:r>
      <w:r w:rsidR="004C4EEF">
        <w:fldChar w:fldCharType="begin"/>
      </w:r>
      <w:r w:rsidR="00B11A65">
        <w:instrText xml:space="preserve"> ADDIN ZOTERO_ITEM CSL_CITATION {"citationID":"7i6LB5Xk","properties":{"formattedCitation":"(50)","plainCitation":"(50)","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rsidR="004C4EEF">
        <w:fldChar w:fldCharType="separate"/>
      </w:r>
      <w:r w:rsidR="009B523F" w:rsidRPr="009B523F">
        <w:t>(50)</w:t>
      </w:r>
      <w:r w:rsidR="004C4EEF">
        <w:fldChar w:fldCharType="end"/>
      </w:r>
      <w:r w:rsidRPr="00167D9E">
        <w:t xml:space="preserve"> </w:t>
      </w:r>
      <w:r w:rsidR="004C4EEF" w:rsidRPr="00167D9E">
        <w:t xml:space="preserve">is defined as the ratio between the average pairwise distance within clusters and the average pairwise distance between clusters. A lower value of the </w:t>
      </w:r>
      <w:r w:rsidR="004C4EEF">
        <w:t>DHI</w:t>
      </w:r>
      <w:r w:rsidR="004C4EEF" w:rsidRPr="00167D9E">
        <w:t xml:space="preserve"> indicates better clustering, indicating that the clusters are more compact and well-separated. </w:t>
      </w:r>
      <w:r w:rsidR="004C4EEF">
        <w:t xml:space="preserve">The DHI </w:t>
      </w:r>
      <w:r w:rsidR="004C4EEF">
        <w:lastRenderedPageBreak/>
        <w:t xml:space="preserve">assumes Euclidian distances, but it can be implemented to use </w:t>
      </w:r>
      <w:r w:rsidR="004C4EEF" w:rsidRPr="00167D9E">
        <w:t xml:space="preserve">other suitable distance metrics based on </w:t>
      </w:r>
      <w:r w:rsidR="004C4EEF">
        <w:t>the</w:t>
      </w:r>
      <w:r w:rsidR="004C4EEF" w:rsidRPr="00167D9E">
        <w:t xml:space="preserve"> specific problem and data characteristics</w:t>
      </w:r>
      <w:r w:rsidR="004C4EEF">
        <w:t>. The following formulas allow for the computation of DHI:</w:t>
      </w:r>
    </w:p>
    <w:p w14:paraId="187557E8" w14:textId="570FB419" w:rsidR="002163EC"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ra</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r>
            <w:rPr>
              <w:rFonts w:ascii="Cambria Math" w:hAnsi="Cambria Math"/>
            </w:rPr>
            <m:t xml:space="preserve"> , where i&lt;j</m:t>
          </m:r>
        </m:oMath>
      </m:oMathPara>
    </w:p>
    <w:p w14:paraId="3F98EF70" w14:textId="77777777" w:rsidR="002476E7" w:rsidRDefault="002476E7" w:rsidP="001D2C69"/>
    <w:p w14:paraId="1988AE09" w14:textId="3B7F3988" w:rsidR="00D20D51"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er</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e>
              </m:nary>
            </m:e>
          </m:nary>
          <m:r>
            <w:rPr>
              <w:rFonts w:ascii="Cambria Math" w:hAnsi="Cambria Math"/>
            </w:rPr>
            <m:t xml:space="preserve"> , where k≠l</m:t>
          </m:r>
        </m:oMath>
      </m:oMathPara>
    </w:p>
    <w:p w14:paraId="4D8FF703" w14:textId="131FDB2B" w:rsidR="00D20D51" w:rsidRDefault="00D20D51" w:rsidP="001D2C69">
      <m:oMathPara>
        <m:oMath>
          <m:r>
            <w:rPr>
              <w:rFonts w:ascii="Cambria Math" w:hAnsi="Cambria Math"/>
            </w:rPr>
            <m:t xml:space="preserve">DH= </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f>
                <m:fPr>
                  <m:ctrlPr>
                    <w:rPr>
                      <w:rFonts w:ascii="Cambria Math" w:hAnsi="Cambria Math"/>
                      <w:i/>
                    </w:rPr>
                  </m:ctrlPr>
                </m:fPr>
                <m:num>
                  <m:r>
                    <w:rPr>
                      <w:rFonts w:ascii="Cambria Math" w:hAnsi="Cambria Math"/>
                    </w:rPr>
                    <m:t>2</m:t>
                  </m:r>
                </m:num>
                <m:den>
                  <m:r>
                    <w:rPr>
                      <w:rFonts w:ascii="Cambria Math" w:hAnsi="Cambria Math"/>
                    </w:rPr>
                    <m:t>K(K-1)</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nary>
                </m:e>
              </m:nary>
            </m:den>
          </m:f>
        </m:oMath>
      </m:oMathPara>
    </w:p>
    <w:p w14:paraId="360FE434" w14:textId="52A31E0D" w:rsidR="00237FFD" w:rsidRPr="009454BF" w:rsidRDefault="00BA75FE" w:rsidP="001D2C69">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E4E97">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009E4E97">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AC530C6" w14:textId="77777777" w:rsidR="004C4EEF" w:rsidRDefault="004C4EEF" w:rsidP="001D2C69"/>
    <w:p w14:paraId="5B9AEFC3" w14:textId="0030CCFD" w:rsidR="00F52CCB" w:rsidRPr="009E4E97" w:rsidRDefault="00167D9E" w:rsidP="00F52CCB">
      <w:r w:rsidRPr="009E4E97">
        <w:t xml:space="preserve">Sum of Squared Error </w:t>
      </w:r>
      <w:r w:rsidR="0068692A">
        <w:t>i</w:t>
      </w:r>
      <w:r w:rsidR="0068692A" w:rsidRPr="00EC3E53">
        <w:t xml:space="preserve">ndex </w:t>
      </w:r>
      <w:r w:rsidRPr="009E4E97">
        <w:t>(SS</w:t>
      </w:r>
      <w:r w:rsidR="0068692A">
        <w:t>E</w:t>
      </w:r>
      <w:r w:rsidRPr="009E4E97">
        <w:t>)</w:t>
      </w:r>
      <w:r w:rsidR="00F52CCB" w:rsidRPr="009E4E97">
        <w:t xml:space="preserve"> </w:t>
      </w:r>
      <w:r w:rsidR="007D04F4" w:rsidRPr="009E4E97">
        <w:fldChar w:fldCharType="begin"/>
      </w:r>
      <w:r w:rsidR="00B11A65">
        <w:instrText xml:space="preserve"> ADDIN ZOTERO_ITEM CSL_CITATION {"citationID":"ZOMEhKcQ","properties":{"formattedCitation":"(51)","plainCitation":"(51)","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007D04F4" w:rsidRPr="009E4E97">
        <w:fldChar w:fldCharType="separate"/>
      </w:r>
      <w:r w:rsidR="009B523F" w:rsidRPr="009B523F">
        <w:t>(51)</w:t>
      </w:r>
      <w:r w:rsidR="007D04F4" w:rsidRPr="009E4E97">
        <w:fldChar w:fldCharType="end"/>
      </w:r>
      <w:r w:rsidR="007D04F4" w:rsidRPr="009E4E97">
        <w:t xml:space="preserve"> </w:t>
      </w:r>
      <w:r w:rsidR="00F52CCB" w:rsidRPr="009E4E97">
        <w:t>measures the sum of squared distances between each data point and its corresponding centroid or cluster center</w:t>
      </w:r>
      <w:r w:rsidR="009E4E97" w:rsidRPr="009E4E97">
        <w:t xml:space="preserve"> </w:t>
      </w:r>
      <w:r w:rsidR="00F52CCB" w:rsidRPr="009E4E97">
        <w:t>quantif</w:t>
      </w:r>
      <w:r w:rsidR="009E4E97" w:rsidRPr="009E4E97">
        <w:t>ying</w:t>
      </w:r>
      <w:r w:rsidR="00F52CCB" w:rsidRPr="009E4E97">
        <w:t xml:space="preserve"> the compactness of the clusters.</w:t>
      </w:r>
      <w:r w:rsidR="009E4E97">
        <w:t xml:space="preserve"> </w:t>
      </w:r>
      <w:r w:rsidR="009E4E97" w:rsidRPr="009E4E97">
        <w:t>SSEI a</w:t>
      </w:r>
      <w:r w:rsidR="00F52CCB" w:rsidRPr="009E4E97">
        <w:t>ssign</w:t>
      </w:r>
      <w:r w:rsidR="009E4E97" w:rsidRPr="009E4E97">
        <w:t>s</w:t>
      </w:r>
      <w:r w:rsidR="00F52CCB" w:rsidRPr="009E4E97">
        <w:t xml:space="preserve"> each data point to its nearest centroid </w:t>
      </w:r>
      <w:r w:rsidR="009E4E97" w:rsidRPr="009E4E97">
        <w:t xml:space="preserve">and </w:t>
      </w:r>
      <w:r w:rsidR="00F52CCB" w:rsidRPr="009E4E97">
        <w:t>calculate</w:t>
      </w:r>
      <w:r w:rsidR="009E4E97" w:rsidRPr="009E4E97">
        <w:t>s</w:t>
      </w:r>
      <w:r w:rsidR="00F52CCB" w:rsidRPr="009E4E97">
        <w:t xml:space="preserve"> the squared Euclidean distance between the data point and its assigned centroid</w:t>
      </w:r>
      <w:r w:rsidR="009E4E97">
        <w:t xml:space="preserve">, the final value is obtained as the sum of the squared distances for all data points. </w:t>
      </w:r>
      <w:r w:rsidR="00F52CCB" w:rsidRPr="009E4E97">
        <w:t>Higher SSE values indicate higher dispersion or greater variance within the clusters, while lower SSE values indicate more compact and well-separated clusters.</w:t>
      </w:r>
      <w:r w:rsidR="009E4E97">
        <w:t xml:space="preserve"> The following formulas allow for the computation of SSE:</w:t>
      </w:r>
    </w:p>
    <w:p w14:paraId="012A09BE" w14:textId="77777777" w:rsidR="009E4E97" w:rsidRDefault="009E4E97" w:rsidP="00167D9E">
      <w:pPr>
        <w:rPr>
          <w:color w:val="EE0000"/>
        </w:rPr>
      </w:pPr>
    </w:p>
    <w:p w14:paraId="3E4BD84C" w14:textId="77777777" w:rsidR="009E4E97" w:rsidRPr="004C4EEF" w:rsidRDefault="009E4E97" w:rsidP="00167D9E">
      <w:pPr>
        <w:rPr>
          <w:color w:val="EE0000"/>
        </w:rPr>
      </w:pPr>
    </w:p>
    <w:p w14:paraId="26D2ED8C" w14:textId="31AD0B7F" w:rsidR="00F52CCB" w:rsidRPr="0003580E" w:rsidRDefault="00167D9E" w:rsidP="00F52CCB">
      <w:r w:rsidRPr="0003580E">
        <w:t xml:space="preserve">R-Squared </w:t>
      </w:r>
      <w:r w:rsidR="0068692A">
        <w:t>i</w:t>
      </w:r>
      <w:r w:rsidR="0068692A" w:rsidRPr="00EC3E53">
        <w:t xml:space="preserve">ndex </w:t>
      </w:r>
      <w:r w:rsidRPr="0003580E">
        <w:t>(RS)</w:t>
      </w:r>
      <w:r w:rsidR="00F52CCB" w:rsidRPr="0003580E">
        <w:t xml:space="preserve"> is based on the idea of comparing the variance of the data before and after clustering. The </w:t>
      </w:r>
      <w:r w:rsidR="0003580E">
        <w:t>RS</w:t>
      </w:r>
      <w:r w:rsidR="00F52CCB" w:rsidRPr="0003580E">
        <w:t xml:space="preserve"> measures the proportion of the total variance in the data that is explained by the clustering solution.</w:t>
      </w:r>
      <w:r w:rsidR="0003580E">
        <w:t xml:space="preserve"> </w:t>
      </w:r>
      <w:r w:rsidR="00F52CCB" w:rsidRPr="0003580E">
        <w:t>The R-</w:t>
      </w:r>
      <w:r w:rsidR="0045759F">
        <w:t>S</w:t>
      </w:r>
      <w:r w:rsidR="00F52CCB" w:rsidRPr="0003580E">
        <w:t xml:space="preserve">quared index ranges from -inf to 1, with higher values indicating better clustering solutions. A negative value indicates that the clustering solution is worse than random, while a value of 0 indicates that the clustering solution explains no variance beyond chance. </w:t>
      </w:r>
      <w:r w:rsidR="0003580E">
        <w:t>The following formulas allow for the computation of RS:</w:t>
      </w:r>
    </w:p>
    <w:p w14:paraId="41C483C8" w14:textId="049A4A61" w:rsidR="003248B3" w:rsidRPr="003248B3" w:rsidRDefault="003248B3" w:rsidP="00167D9E">
      <m:oMathPara>
        <m:oMath>
          <m:r>
            <w:rPr>
              <w:rFonts w:ascii="Cambria Math" w:hAnsi="Cambria Math"/>
            </w:rPr>
            <m:t xml:space="preserve">RS=1- </m:t>
          </m:r>
          <m:f>
            <m:fPr>
              <m:ctrlPr>
                <w:rPr>
                  <w:rFonts w:ascii="Cambria Math" w:hAnsi="Cambria Math"/>
                  <w:i/>
                </w:rPr>
              </m:ctrlPr>
            </m:fPr>
            <m:num>
              <m:r>
                <w:rPr>
                  <w:rFonts w:ascii="Cambria Math" w:hAnsi="Cambria Math"/>
                </w:rPr>
                <m:t>SSE</m:t>
              </m:r>
            </m:num>
            <m:den>
              <m:r>
                <w:rPr>
                  <w:rFonts w:ascii="Cambria Math" w:hAnsi="Cambria Math"/>
                </w:rPr>
                <m:t>SSE+BSS</m:t>
              </m:r>
            </m:den>
          </m:f>
        </m:oMath>
      </m:oMathPara>
    </w:p>
    <w:p w14:paraId="418E4987" w14:textId="77777777" w:rsidR="003248B3" w:rsidRPr="009454BF" w:rsidRDefault="003248B3" w:rsidP="003248B3">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921656C" w14:textId="23EE9CC9" w:rsidR="00F52CCB" w:rsidRPr="00591BCF" w:rsidRDefault="00591BCF" w:rsidP="00167D9E">
      <w:r>
        <w:t xml:space="preserve">RS assumes a normal distribution </w:t>
      </w:r>
      <w:r>
        <w:fldChar w:fldCharType="begin"/>
      </w:r>
      <w:r w:rsidR="00B11A65">
        <w:instrText xml:space="preserve"> ADDIN ZOTERO_ITEM CSL_CITATION {"citationID":"9FBETdoo","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4508E68D" w14:textId="77777777" w:rsidR="00591BCF" w:rsidRDefault="00591BCF" w:rsidP="00167D9E">
      <w:pPr>
        <w:rPr>
          <w:color w:val="EE0000"/>
        </w:rPr>
      </w:pPr>
    </w:p>
    <w:p w14:paraId="6E316140" w14:textId="77777777" w:rsidR="00A37F30" w:rsidRPr="004C4EEF" w:rsidRDefault="00A37F30" w:rsidP="00167D9E">
      <w:pPr>
        <w:rPr>
          <w:color w:val="EE0000"/>
        </w:rPr>
      </w:pPr>
    </w:p>
    <w:p w14:paraId="523E9364" w14:textId="4952F5FB" w:rsidR="00F52CCB" w:rsidRPr="00A37F30" w:rsidRDefault="00167D9E" w:rsidP="00F52CCB">
      <w:r w:rsidRPr="00A37F30">
        <w:t xml:space="preserve">Beale </w:t>
      </w:r>
      <w:r w:rsidR="0068692A">
        <w:t>i</w:t>
      </w:r>
      <w:r w:rsidR="0068692A" w:rsidRPr="00EC3E53">
        <w:t xml:space="preserve">ndex </w:t>
      </w:r>
      <w:r w:rsidRPr="00A37F30">
        <w:t>(B)</w:t>
      </w:r>
      <w:r w:rsidR="00F52CCB" w:rsidRPr="00A37F30">
        <w:t xml:space="preserve"> </w:t>
      </w:r>
      <w:r w:rsidR="00675D35" w:rsidRPr="00A37F30">
        <w:fldChar w:fldCharType="begin"/>
      </w:r>
      <w:r w:rsidR="00B11A65">
        <w:instrText xml:space="preserve"> ADDIN ZOTERO_ITEM CSL_CITATION {"citationID":"n8BZ4vBN","properties":{"formattedCitation":"(52,53)","plainCitation":"(52,53)","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00675D35" w:rsidRPr="00A37F30">
        <w:fldChar w:fldCharType="separate"/>
      </w:r>
      <w:r w:rsidR="009B523F" w:rsidRPr="009B523F">
        <w:t>(52,53)</w:t>
      </w:r>
      <w:r w:rsidR="00675D35" w:rsidRPr="00A37F30">
        <w:fldChar w:fldCharType="end"/>
      </w:r>
      <w:r w:rsidR="004433E8" w:rsidRPr="00A37F30">
        <w:t>, also known as the “variance ratio criterion” or the “F-ratio”,</w:t>
      </w:r>
      <w:r w:rsidR="00675D35" w:rsidRPr="00A37F30">
        <w:t xml:space="preserve"> </w:t>
      </w:r>
      <w:r w:rsidR="00F52CCB" w:rsidRPr="00A37F30">
        <w:t>measures the quality of a clustering solution by computing the ratio of the within-cluster sum of squares to the between-cluster sum of squares. The within-cluster sum of squares measure</w:t>
      </w:r>
      <w:r w:rsidR="004433E8" w:rsidRPr="00A37F30">
        <w:t>s</w:t>
      </w:r>
      <w:r w:rsidR="00F52CCB" w:rsidRPr="00A37F30">
        <w:t xml:space="preserve"> the variability of within each cluster, while the between-cluster sum of squares measure</w:t>
      </w:r>
      <w:r w:rsidR="004433E8" w:rsidRPr="00A37F30">
        <w:t>s</w:t>
      </w:r>
      <w:r w:rsidR="00F52CCB" w:rsidRPr="00A37F30">
        <w:t xml:space="preserve"> the variability between the clusters. </w:t>
      </w:r>
      <w:r w:rsidR="004433E8" w:rsidRPr="00A37F30">
        <w:t>A</w:t>
      </w:r>
      <w:r w:rsidR="00F52CCB" w:rsidRPr="00A37F30">
        <w:t xml:space="preserve"> good clustering solution should have low within-cluster variation and high between-cluster variation, which results in a high </w:t>
      </w:r>
      <w:r w:rsidR="004433E8" w:rsidRPr="00A37F30">
        <w:t>B</w:t>
      </w:r>
      <w:r w:rsidR="00F52CCB" w:rsidRPr="00A37F30">
        <w:t xml:space="preserve"> value.</w:t>
      </w:r>
      <w:r w:rsidR="004433E8" w:rsidRPr="00A37F30">
        <w:t xml:space="preserve"> The B ranges from 0 to infinity, with higher values indicating better clustering solutions. However, </w:t>
      </w:r>
      <w:r w:rsidR="00A37F30" w:rsidRPr="00A37F30">
        <w:t>B</w:t>
      </w:r>
      <w:r w:rsidR="0045759F">
        <w:t xml:space="preserve"> </w:t>
      </w:r>
      <w:r w:rsidR="004433E8" w:rsidRPr="00A37F30">
        <w:t xml:space="preserve">has a tendency to favor solutions with more clusters. </w:t>
      </w:r>
      <w:r w:rsidR="00F52CCB" w:rsidRPr="00A37F30">
        <w:t xml:space="preserve">The </w:t>
      </w:r>
      <w:r w:rsidR="004433E8" w:rsidRPr="00A37F30">
        <w:t>B</w:t>
      </w:r>
      <w:r w:rsidR="00F52CCB" w:rsidRPr="00A37F30">
        <w:t xml:space="preserve"> can be calculated using the following formula:</w:t>
      </w:r>
    </w:p>
    <w:p w14:paraId="248D326C" w14:textId="18E48DC7" w:rsidR="004433E8" w:rsidRPr="00A37F30" w:rsidRDefault="004433E8" w:rsidP="00F52CCB">
      <m:oMathPara>
        <m:oMath>
          <m:r>
            <w:rPr>
              <w:rFonts w:ascii="Cambria Math" w:hAnsi="Cambria Math"/>
            </w:rPr>
            <m:t>B=</m:t>
          </m:r>
          <m:f>
            <m:fPr>
              <m:ctrlPr>
                <w:rPr>
                  <w:rFonts w:ascii="Cambria Math" w:hAnsi="Cambria Math"/>
                  <w:i/>
                </w:rPr>
              </m:ctrlPr>
            </m:fPr>
            <m:num>
              <m:f>
                <m:fPr>
                  <m:ctrlPr>
                    <w:rPr>
                      <w:rFonts w:ascii="Cambria Math" w:hAnsi="Cambria Math"/>
                      <w:i/>
                    </w:rPr>
                  </m:ctrlPr>
                </m:fPr>
                <m:num>
                  <m:r>
                    <w:rPr>
                      <w:rFonts w:ascii="Cambria Math" w:hAnsi="Cambria Math"/>
                    </w:rPr>
                    <m:t>BSS</m:t>
                  </m:r>
                </m:num>
                <m:den>
                  <m:r>
                    <w:rPr>
                      <w:rFonts w:ascii="Cambria Math" w:hAnsi="Cambria Math"/>
                    </w:rPr>
                    <m:t>K-1</m:t>
                  </m:r>
                </m:den>
              </m:f>
            </m:num>
            <m:den>
              <m:f>
                <m:fPr>
                  <m:ctrlPr>
                    <w:rPr>
                      <w:rFonts w:ascii="Cambria Math" w:hAnsi="Cambria Math"/>
                      <w:i/>
                    </w:rPr>
                  </m:ctrlPr>
                </m:fPr>
                <m:num>
                  <m:r>
                    <w:rPr>
                      <w:rFonts w:ascii="Cambria Math" w:hAnsi="Cambria Math"/>
                    </w:rPr>
                    <m:t>SSE</m:t>
                  </m:r>
                </m:num>
                <m:den>
                  <m:r>
                    <w:rPr>
                      <w:rFonts w:ascii="Cambria Math" w:hAnsi="Cambria Math"/>
                    </w:rPr>
                    <m:t>N-K</m:t>
                  </m:r>
                </m:den>
              </m:f>
            </m:den>
          </m:f>
        </m:oMath>
      </m:oMathPara>
    </w:p>
    <w:p w14:paraId="4AD097B9" w14:textId="23302CE9" w:rsidR="004433E8" w:rsidRPr="00A37F30" w:rsidRDefault="004433E8" w:rsidP="004433E8">
      <w:r w:rsidRPr="00A37F30">
        <w:t xml:space="preserve">Where the dataset containing </w:t>
      </w:r>
      <w:r w:rsidRPr="00A37F30">
        <w:rPr>
          <w:i/>
          <w:iCs/>
        </w:rPr>
        <w:t>N</w:t>
      </w:r>
      <w:r w:rsidRPr="00A37F30">
        <w:t xml:space="preserve"> </w:t>
      </w:r>
      <w:r w:rsidR="009531E0" w:rsidRPr="00A37F30">
        <w:t xml:space="preserve">data </w:t>
      </w:r>
      <w:r w:rsidRPr="00A37F30">
        <w:t xml:space="preserve">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2BDAF9FA" w14:textId="1F390984" w:rsidR="00167D9E" w:rsidRPr="004C4EEF" w:rsidRDefault="00167D9E" w:rsidP="00167D9E">
      <w:pPr>
        <w:rPr>
          <w:color w:val="EE0000"/>
        </w:rPr>
      </w:pPr>
    </w:p>
    <w:p w14:paraId="691EA78D" w14:textId="77777777" w:rsidR="00F52CCB" w:rsidRPr="007E6CAC" w:rsidRDefault="00F52CCB" w:rsidP="00167D9E"/>
    <w:p w14:paraId="47D14548" w14:textId="77777777" w:rsidR="00F52CCB" w:rsidRPr="007E6CAC" w:rsidRDefault="00F52CCB" w:rsidP="00167D9E"/>
    <w:p w14:paraId="1442588E" w14:textId="0279DCC2" w:rsidR="00C227EC" w:rsidRPr="007E6CAC" w:rsidRDefault="00167D9E" w:rsidP="00F52CCB">
      <w:r w:rsidRPr="007E6CAC">
        <w:t xml:space="preserve">Ball Hall </w:t>
      </w:r>
      <w:r w:rsidR="0068692A">
        <w:t>i</w:t>
      </w:r>
      <w:r w:rsidR="0068692A" w:rsidRPr="00EC3E53">
        <w:t xml:space="preserve">ndex </w:t>
      </w:r>
      <w:r w:rsidRPr="007E6CAC">
        <w:t>(BH)</w:t>
      </w:r>
      <w:r w:rsidR="00F52CCB" w:rsidRPr="007E6CAC">
        <w:rPr>
          <w:rFonts w:ascii="Lato" w:hAnsi="Lato"/>
          <w:lang w:eastAsia="en-US"/>
        </w:rPr>
        <w:t xml:space="preserve"> </w:t>
      </w:r>
      <w:r w:rsidR="00675D35" w:rsidRPr="007E6CAC">
        <w:rPr>
          <w:lang w:eastAsia="en-US"/>
        </w:rPr>
        <w:fldChar w:fldCharType="begin"/>
      </w:r>
      <w:r w:rsidR="00B11A65">
        <w:rPr>
          <w:lang w:eastAsia="en-US"/>
        </w:rPr>
        <w:instrText xml:space="preserve"> ADDIN ZOTERO_ITEM CSL_CITATION {"citationID":"4tVURbPW","properties":{"formattedCitation":"(52,54)","plainCitation":"(52,5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00675D35" w:rsidRPr="007E6CAC">
        <w:rPr>
          <w:lang w:eastAsia="en-US"/>
        </w:rPr>
        <w:fldChar w:fldCharType="separate"/>
      </w:r>
      <w:r w:rsidR="009B523F" w:rsidRPr="009B523F">
        <w:t>(52,54)</w:t>
      </w:r>
      <w:r w:rsidR="00675D35" w:rsidRPr="007E6CAC">
        <w:rPr>
          <w:lang w:eastAsia="en-US"/>
        </w:rPr>
        <w:fldChar w:fldCharType="end"/>
      </w:r>
      <w:r w:rsidR="00675D35" w:rsidRPr="007E6CAC">
        <w:rPr>
          <w:lang w:eastAsia="en-US"/>
        </w:rPr>
        <w:t xml:space="preserve"> </w:t>
      </w:r>
      <w:r w:rsidR="007E6CAC" w:rsidRPr="007E6CAC">
        <w:t xml:space="preserve">computes the average distance between each data point and its cluster centroid and then averages this across all clusters. It </w:t>
      </w:r>
      <w:r w:rsidR="00F52CCB" w:rsidRPr="007E6CAC">
        <w:t>measures the compactness and separation of clusters in a clustering result.</w:t>
      </w:r>
      <w:r w:rsidR="007E6CAC" w:rsidRPr="007E6CAC">
        <w:t xml:space="preserve"> A lower </w:t>
      </w:r>
      <w:r w:rsidR="0045759F" w:rsidRPr="007E6CAC">
        <w:t xml:space="preserve">BH </w:t>
      </w:r>
      <w:r w:rsidR="007E6CAC" w:rsidRPr="007E6CAC">
        <w:t>value indicates better clustering, as it signifies that the data points are closer to their own cluster centroid than to the centroids of other clusters, indicating a clear separation between clusters.</w:t>
      </w:r>
      <w:r w:rsidR="00266FA3">
        <w:t xml:space="preserve"> </w:t>
      </w:r>
      <w:r w:rsidR="00C227EC" w:rsidRPr="007E6CAC">
        <w:t>The</w:t>
      </w:r>
      <w:r w:rsidR="00266FA3">
        <w:t xml:space="preserve"> </w:t>
      </w:r>
      <w:r w:rsidR="00C227EC" w:rsidRPr="007E6CAC">
        <w:t xml:space="preserve">following formula </w:t>
      </w:r>
      <w:r w:rsidR="007E6CAC" w:rsidRPr="007E6CAC">
        <w:t>allows</w:t>
      </w:r>
      <w:r w:rsidR="00C227EC" w:rsidRPr="007E6CAC">
        <w:t xml:space="preserve"> for the computation of </w:t>
      </w:r>
      <w:r w:rsidR="0045759F" w:rsidRPr="007E6CAC">
        <w:t>BH</w:t>
      </w:r>
      <w:r w:rsidR="00C227EC" w:rsidRPr="007E6CAC">
        <w:t>:</w:t>
      </w:r>
    </w:p>
    <w:p w14:paraId="28F1483F" w14:textId="4FC6CE48" w:rsidR="008F1C37" w:rsidRPr="007E6CAC" w:rsidRDefault="008F1C37" w:rsidP="00F52CCB">
      <m:oMathPara>
        <m:oMath>
          <m:r>
            <w:rPr>
              <w:rFonts w:ascii="Cambria Math" w:hAnsi="Cambria Math"/>
            </w:rPr>
            <m:t>BH=</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124BE251" w14:textId="77777777" w:rsidR="005629B2" w:rsidRPr="00A37F30" w:rsidRDefault="005629B2" w:rsidP="005629B2">
      <w:r w:rsidRPr="00A37F30">
        <w:t xml:space="preserve">Where the dataset containing </w:t>
      </w:r>
      <w:r w:rsidRPr="00A37F30">
        <w:rPr>
          <w:i/>
          <w:iCs/>
        </w:rPr>
        <w:t>N</w:t>
      </w:r>
      <w:r w:rsidRPr="00A37F30">
        <w:t xml:space="preserve"> data 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0AB4C703" w14:textId="24EF03C2" w:rsidR="00167D9E" w:rsidRPr="004C4EEF" w:rsidRDefault="00167D9E" w:rsidP="00167D9E">
      <w:pPr>
        <w:rPr>
          <w:color w:val="EE0000"/>
        </w:rPr>
      </w:pPr>
    </w:p>
    <w:p w14:paraId="6D7A5078" w14:textId="77777777" w:rsidR="004C28E5" w:rsidRPr="004C4EEF" w:rsidRDefault="004C28E5" w:rsidP="00167D9E">
      <w:pPr>
        <w:rPr>
          <w:color w:val="EE0000"/>
        </w:rPr>
      </w:pPr>
    </w:p>
    <w:p w14:paraId="78F667E7" w14:textId="7C61A428" w:rsidR="00237FFD" w:rsidRPr="00EC3E53" w:rsidRDefault="00167D9E" w:rsidP="001D2C69">
      <w:r w:rsidRPr="00EC3E53">
        <w:t xml:space="preserve">Hartigan </w:t>
      </w:r>
      <w:r w:rsidR="0068692A">
        <w:t>i</w:t>
      </w:r>
      <w:r w:rsidRPr="00EC3E53">
        <w:t>ndex (H)</w:t>
      </w:r>
      <w:r w:rsidR="00F52CCB" w:rsidRPr="00EC3E53">
        <w:t xml:space="preserve"> </w:t>
      </w:r>
      <w:r w:rsidR="007D04F4" w:rsidRPr="00EC3E53">
        <w:fldChar w:fldCharType="begin"/>
      </w:r>
      <w:r w:rsidR="00B11A65">
        <w:instrText xml:space="preserve"> ADDIN ZOTERO_ITEM CSL_CITATION {"citationID":"WDVaauQB","properties":{"formattedCitation":"(55)","plainCitation":"(55)","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007D04F4" w:rsidRPr="00EC3E53">
        <w:fldChar w:fldCharType="separate"/>
      </w:r>
      <w:r w:rsidR="009B523F" w:rsidRPr="009B523F">
        <w:t>(55)</w:t>
      </w:r>
      <w:r w:rsidR="007D04F4" w:rsidRPr="00EC3E53">
        <w:fldChar w:fldCharType="end"/>
      </w:r>
      <w:r w:rsidR="007D04F4" w:rsidRPr="00EC3E53">
        <w:t xml:space="preserve"> </w:t>
      </w:r>
      <w:r w:rsidR="00F52CCB" w:rsidRPr="00EC3E53">
        <w:t>also known as the Hartigan’s criterion, is a measure used for evaluating the quality of clustering solutions. It is specifically designed for assessing the goodness of fit of a clustering algorithm, particularly the k-means algorithm.</w:t>
      </w:r>
      <w:r w:rsidR="00D902FB" w:rsidRPr="00EC3E53">
        <w:t xml:space="preserve"> Lower values of the Hartigan index indicate better clustering solutions with lower within-cluster variance and higher separation between clusters.</w:t>
      </w:r>
      <w:r w:rsidR="00EC3E53" w:rsidRPr="00EC3E53">
        <w:t xml:space="preserve"> The </w:t>
      </w:r>
      <w:r w:rsidR="0045759F" w:rsidRPr="00EC3E53">
        <w:t>Hartigan</w:t>
      </w:r>
      <w:r w:rsidR="0045759F">
        <w:t xml:space="preserve"> index</w:t>
      </w:r>
      <w:r w:rsidR="00EC3E53" w:rsidRPr="00EC3E53">
        <w:t xml:space="preserve"> can be calculated using the following formula:</w:t>
      </w:r>
    </w:p>
    <w:p w14:paraId="5E463A6E" w14:textId="34698958" w:rsidR="00D902FB" w:rsidRPr="00EC3E53" w:rsidRDefault="00D902FB" w:rsidP="001D2C69">
      <m:oMathPara>
        <m:oMath>
          <m:r>
            <w:rPr>
              <w:rFonts w:ascii="Cambria Math" w:hAnsi="Cambria Math"/>
            </w:rPr>
            <w:lastRenderedPageBreak/>
            <m:t xml:space="preserve">H=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k</m:t>
                                  </m:r>
                                </m:sub>
                              </m:sSub>
                            </m:e>
                          </m:d>
                        </m:e>
                        <m:sup>
                          <m:r>
                            <w:rPr>
                              <w:rFonts w:ascii="Cambria Math" w:hAnsi="Cambria Math"/>
                            </w:rPr>
                            <m:t>2</m:t>
                          </m:r>
                        </m:sup>
                      </m:sSup>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l</m:t>
                                  </m:r>
                                </m:sub>
                              </m:sSub>
                            </m:e>
                          </m:d>
                        </m:e>
                        <m:sup>
                          <m:r>
                            <w:rPr>
                              <w:rFonts w:ascii="Cambria Math" w:hAnsi="Cambria Math"/>
                            </w:rPr>
                            <m:t>2</m:t>
                          </m:r>
                        </m:sup>
                      </m:sSup>
                    </m:e>
                  </m:nary>
                </m:e>
              </m:nary>
            </m:den>
          </m:f>
        </m:oMath>
      </m:oMathPara>
    </w:p>
    <w:p w14:paraId="3F654928" w14:textId="7CA8984A" w:rsidR="00B70830" w:rsidRPr="00EC3E53" w:rsidRDefault="00B70830" w:rsidP="00B70830">
      <w:r w:rsidRPr="00EC3E53">
        <w:t xml:space="preserve">Where 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w:t>
      </w:r>
      <w:r w:rsidR="00380B54">
        <w:t xml:space="preserve"> distinct</w:t>
      </w:r>
      <w:r w:rsidRPr="00EC3E53">
        <w:t xml:space="preserve"> cluster.</w:t>
      </w:r>
    </w:p>
    <w:p w14:paraId="14321AE0" w14:textId="77777777" w:rsidR="00E35B0A" w:rsidRPr="002163EC" w:rsidRDefault="00E35B0A" w:rsidP="00E35B0A"/>
    <w:p w14:paraId="154F8E1B" w14:textId="77777777" w:rsidR="00237FFD" w:rsidRPr="00E35B0A" w:rsidRDefault="00237FFD" w:rsidP="00237FFD"/>
    <w:p w14:paraId="17A53A7B" w14:textId="5B78F6F4" w:rsidR="00E35B0A" w:rsidRPr="00237FFD" w:rsidRDefault="00237FFD" w:rsidP="00E35B0A">
      <w:pPr>
        <w:rPr>
          <w:b/>
          <w:bCs/>
        </w:rPr>
      </w:pPr>
      <w:r w:rsidRPr="00237FFD">
        <w:rPr>
          <w:b/>
          <w:bCs/>
        </w:rPr>
        <w:t xml:space="preserve">PyCVI library </w:t>
      </w:r>
      <w:r w:rsidRPr="00237FFD">
        <w:rPr>
          <w:b/>
          <w:bCs/>
        </w:rPr>
        <w:fldChar w:fldCharType="begin"/>
      </w:r>
      <w:r w:rsidR="00B11A65">
        <w:rPr>
          <w:b/>
          <w:bCs/>
        </w:rPr>
        <w:instrText xml:space="preserve"> ADDIN ZOTERO_ITEM CSL_CITATION {"citationID":"jX2yqqyS","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p w14:paraId="03A9F5F0" w14:textId="4A0C7219" w:rsidR="00FE30F6" w:rsidRDefault="00FE30F6" w:rsidP="001D2C69">
      <w:r w:rsidRPr="002163EC">
        <w:t>Score Function</w:t>
      </w:r>
      <w:r w:rsidR="00DB708B">
        <w:t xml:space="preserve"> (SF)</w:t>
      </w:r>
      <w:r w:rsidR="00E35B0A" w:rsidRPr="002163EC">
        <w:t xml:space="preserve"> </w:t>
      </w:r>
      <w:r w:rsidR="00E35B0A">
        <w:fldChar w:fldCharType="begin"/>
      </w:r>
      <w:r w:rsidR="00B11A65">
        <w:instrText xml:space="preserve"> ADDIN ZOTERO_ITEM CSL_CITATION {"citationID":"ae3eAgFC","properties":{"formattedCitation":"(57)","plainCitation":"(57)","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rsidR="00E35B0A">
        <w:fldChar w:fldCharType="separate"/>
      </w:r>
      <w:r w:rsidR="009B523F" w:rsidRPr="009B523F">
        <w:t>(57)</w:t>
      </w:r>
      <w:r w:rsidR="00E35B0A">
        <w:fldChar w:fldCharType="end"/>
      </w:r>
      <w:r w:rsidR="002C3C8F">
        <w:t xml:space="preserve"> is </w:t>
      </w:r>
      <w:r w:rsidR="002C3C8F" w:rsidRPr="002C3C8F">
        <w:t>computed from two aggregated distances: a between-</w:t>
      </w:r>
      <w:r w:rsidR="002C3C8F">
        <w:t>cluster</w:t>
      </w:r>
      <w:r w:rsidR="002C3C8F" w:rsidRPr="002C3C8F">
        <w:t xml:space="preserve"> term that measures how far cluster centroids lie from the global centroid, and a within-</w:t>
      </w:r>
      <w:r w:rsidR="002C3C8F">
        <w:t>cluster</w:t>
      </w:r>
      <w:r w:rsidR="002C3C8F" w:rsidRPr="002C3C8F">
        <w:t xml:space="preserve"> term that measures average point-to-centroid scatter inside clusters. SF maps their difference through a double-exponential squashing function so that larger between-class separation and smaller within-class spread produce higher scores. SF has an interval of </w:t>
      </w:r>
      <m:oMath>
        <m:r>
          <w:rPr>
            <w:rFonts w:ascii="Cambria Math" w:hAnsi="Cambria Math"/>
          </w:rPr>
          <m:t>(0,1)</m:t>
        </m:r>
      </m:oMath>
      <w:r w:rsidR="002C3C8F">
        <w:t xml:space="preserve">, </w:t>
      </w:r>
      <w:r w:rsidR="002C3C8F" w:rsidRPr="002C3C8F">
        <w:t xml:space="preserve">where values close to </w:t>
      </w:r>
      <w:r w:rsidR="002C3C8F">
        <w:t xml:space="preserve">1 </w:t>
      </w:r>
      <w:r w:rsidR="002C3C8F" w:rsidRPr="002C3C8F">
        <w:t>indicate well-separated, compact clusters, values near</w:t>
      </w:r>
      <w:r w:rsidR="002C3C8F">
        <w:t xml:space="preserve"> 0</w:t>
      </w:r>
      <w:r w:rsidR="002C3C8F" w:rsidRPr="002C3C8F">
        <w:t xml:space="preserve"> indicate poor or overlapping clusters. The following formula describes the computation of this metric</w:t>
      </w:r>
      <w:r w:rsidR="002246CF">
        <w:t>:</w:t>
      </w:r>
    </w:p>
    <w:p w14:paraId="0C73A984" w14:textId="77777777" w:rsidR="00DB708B" w:rsidRDefault="00DB708B" w:rsidP="001D2C69"/>
    <w:p w14:paraId="0BE5B4EF" w14:textId="16DCB328" w:rsidR="00DB708B" w:rsidRPr="00DB708B" w:rsidRDefault="00DB708B" w:rsidP="001D2C69">
      <m:oMathPara>
        <m:oMath>
          <m:r>
            <w:rPr>
              <w:rFonts w:ascii="Cambria Math" w:hAnsi="Cambria Math"/>
            </w:rPr>
            <m:t xml:space="preserve">BCD= </m:t>
          </m:r>
          <m:f>
            <m:fPr>
              <m:ctrlPr>
                <w:rPr>
                  <w:rFonts w:ascii="Cambria Math" w:hAnsi="Cambria Math"/>
                  <w:i/>
                </w:rPr>
              </m:ctrlPr>
            </m:fPr>
            <m:num>
              <m:r>
                <w:rPr>
                  <w:rFonts w:ascii="Cambria Math" w:hAnsi="Cambria Math"/>
                </w:rPr>
                <m:t>1</m:t>
              </m:r>
            </m:num>
            <m:den>
              <m:r>
                <w:rPr>
                  <w:rFonts w:ascii="Cambria Math" w:hAnsi="Cambria Math"/>
                </w:rPr>
                <m:t>N*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oMath>
      </m:oMathPara>
    </w:p>
    <w:p w14:paraId="78B525AA" w14:textId="04C4D8DD" w:rsidR="00DB708B" w:rsidRPr="00DB708B" w:rsidRDefault="00DB708B" w:rsidP="001D2C69">
      <m:oMathPara>
        <m:oMath>
          <m:r>
            <w:rPr>
              <w:rFonts w:ascii="Cambria Math" w:hAnsi="Cambria Math"/>
            </w:rPr>
            <m:t xml:space="preserve">WCD=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824ADCB" w14:textId="3FCE588C" w:rsidR="00DB708B" w:rsidRPr="002163EC" w:rsidRDefault="00DB708B" w:rsidP="001D2C69">
      <m:oMathPara>
        <m:oMath>
          <m:r>
            <w:rPr>
              <w:rFonts w:ascii="Cambria Math" w:hAnsi="Cambria Math"/>
            </w:rPr>
            <m:t>SF= 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e</m:t>
                      </m:r>
                    </m:e>
                    <m:sup>
                      <m:r>
                        <w:rPr>
                          <w:rFonts w:ascii="Cambria Math" w:hAnsi="Cambria Math"/>
                        </w:rPr>
                        <m:t>(BCD-WCD)</m:t>
                      </m:r>
                    </m:sup>
                  </m:sSup>
                </m:sup>
              </m:sSup>
            </m:den>
          </m:f>
        </m:oMath>
      </m:oMathPara>
    </w:p>
    <w:p w14:paraId="425CCFD4" w14:textId="659242CB" w:rsidR="002246CF" w:rsidRPr="0063512B" w:rsidRDefault="0063512B" w:rsidP="001D2C69">
      <w:pPr>
        <w:rPr>
          <w:color w:val="EE0000"/>
        </w:rPr>
      </w:pPr>
      <w:r w:rsidRPr="0063512B">
        <w:rPr>
          <w:color w:val="EE0000"/>
        </w:rPr>
        <w:t>estimates cluster centroids ‘distances from the global centroids to evaluate the dispersion of clusters from each other. It also evaluates the clusters’ degree of closeness by measuring the distance between the data objects and their respective cluster centroids.</w:t>
      </w:r>
    </w:p>
    <w:p w14:paraId="3E086B96" w14:textId="77777777" w:rsidR="0063512B" w:rsidRDefault="0063512B" w:rsidP="001D2C69"/>
    <w:p w14:paraId="057D7E17" w14:textId="1FAAF13A" w:rsidR="00C04714" w:rsidRPr="00C04714" w:rsidRDefault="00FE30F6" w:rsidP="00C04714">
      <w:r>
        <w:t>SD</w:t>
      </w:r>
      <w:r w:rsidR="00E35B0A">
        <w:t xml:space="preserve"> </w:t>
      </w:r>
      <w:r w:rsidR="00E35B0A">
        <w:fldChar w:fldCharType="begin"/>
      </w:r>
      <w:r w:rsidR="00B11A65">
        <w:instrText xml:space="preserve"> ADDIN ZOTERO_ITEM CSL_CITATION {"citationID":"dvWVZhBu","properties":{"formattedCitation":"(58)","plainCitation":"(58)","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rsidR="00E35B0A">
        <w:fldChar w:fldCharType="separate"/>
      </w:r>
      <w:r w:rsidR="009B523F" w:rsidRPr="009B523F">
        <w:t>(58)</w:t>
      </w:r>
      <w:r w:rsidR="00E35B0A">
        <w:fldChar w:fldCharType="end"/>
      </w:r>
      <w:r w:rsidR="00C04714">
        <w:t xml:space="preserve"> </w:t>
      </w:r>
      <w:r w:rsidR="00C04714" w:rsidRPr="00C04714">
        <w:t>is computed as a combination of two complementary terms: the average scattering of clusters, which measures intra-cluster compactness, and the total separation, which quantifies the distances between cluster centroids. Specifically, SD evaluates the trade-off between how compact the clusters are and how well separated they are from each other. Lower SD values indicate compact and well-separated clusters, while higher values denote overlapping or dispersed structures. Thus, SD assesses clustering quality by rewarding high separation and low internal variance. The following formulas describe the computation of this metric:</w:t>
      </w:r>
    </w:p>
    <w:p w14:paraId="7ECF498C" w14:textId="3A5AEC0F" w:rsidR="00FE30F6" w:rsidRDefault="00FE30F6" w:rsidP="001D2C69"/>
    <w:p w14:paraId="304DC123" w14:textId="77777777" w:rsidR="00AA009B" w:rsidRDefault="00AA009B" w:rsidP="001D2C69"/>
    <w:p w14:paraId="268C7E10" w14:textId="495CF8D0" w:rsidR="00AA009B" w:rsidRPr="00C04714" w:rsidRDefault="00AA009B" w:rsidP="001D2C69">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m:t>
                              </m:r>
                            </m:e>
                            <m:sup>
                              <m:r>
                                <w:rPr>
                                  <w:rFonts w:ascii="Cambria Math" w:hAnsi="Cambria Math"/>
                                </w:rPr>
                                <m:t>2</m:t>
                              </m:r>
                            </m:sup>
                          </m:sSup>
                        </m:e>
                      </m:nary>
                    </m:e>
                  </m:rad>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m:t>
                              </m:r>
                            </m:e>
                            <m:sup>
                              <m:r>
                                <w:rPr>
                                  <w:rFonts w:ascii="Cambria Math" w:hAnsi="Cambria Math"/>
                                </w:rPr>
                                <m:t>2</m:t>
                              </m:r>
                            </m:sup>
                          </m:sSup>
                        </m:e>
                      </m:nary>
                    </m:e>
                  </m:rad>
                </m:den>
              </m:f>
            </m:e>
          </m:nary>
          <m:r>
            <w:rPr>
              <w:rFonts w:ascii="Cambria Math" w:hAnsi="Cambria Math"/>
            </w:rPr>
            <m:t xml:space="preserve"> </m:t>
          </m:r>
        </m:oMath>
      </m:oMathPara>
    </w:p>
    <w:p w14:paraId="5DE8CF60" w14:textId="4768836C" w:rsidR="00C04714" w:rsidRPr="00C04714" w:rsidRDefault="00C04714" w:rsidP="001D2C69">
      <m:oMathPara>
        <m:oMath>
          <m:r>
            <w:rPr>
              <w:rFonts w:ascii="Cambria Math" w:hAnsi="Cambria Math"/>
            </w:rPr>
            <m:t xml:space="preserve">where </m:t>
          </m:r>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 xml:space="preserve"> is the variance on dimension d and </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 xml:space="preserve"> is the variance of cluster k</m:t>
          </m:r>
        </m:oMath>
      </m:oMathPara>
    </w:p>
    <w:p w14:paraId="7C54CD41" w14:textId="16B9A65B" w:rsidR="00C04714" w:rsidRDefault="00000000" w:rsidP="001D2C69">
      <m:oMathPara>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up>
              <m:r>
                <w:rPr>
                  <w:rFonts w:ascii="Cambria Math" w:hAnsi="Cambria Math"/>
                </w:rPr>
                <m:t>d</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d</m:t>
                          </m:r>
                        </m:sup>
                      </m:sSubSup>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oMath>
      </m:oMathPara>
    </w:p>
    <w:p w14:paraId="56C3DE4B" w14:textId="15A4AF17" w:rsidR="00AA009B" w:rsidRPr="00AA009B" w:rsidRDefault="00AA009B" w:rsidP="001D2C69">
      <m:oMathPara>
        <m:oMath>
          <m:r>
            <w:rPr>
              <w:rFonts w:ascii="Cambria Math" w:hAnsi="Cambria Math"/>
            </w:rPr>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l=1</m:t>
                          </m:r>
                        </m:e>
                        <m:e>
                          <m:r>
                            <w:rPr>
                              <w:rFonts w:ascii="Cambria Math" w:hAnsi="Cambria Math"/>
                            </w:rPr>
                            <m:t>k≠l</m:t>
                          </m:r>
                        </m:e>
                      </m:eqArr>
                    </m:sub>
                    <m:sup>
                      <m:r>
                        <w:rPr>
                          <w:rFonts w:ascii="Cambria Math" w:hAnsi="Cambria Math"/>
                        </w:rPr>
                        <m:t>K</m:t>
                      </m:r>
                    </m:sup>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nary>
                </m:den>
              </m:f>
            </m:e>
          </m:nary>
        </m:oMath>
      </m:oMathPara>
    </w:p>
    <w:p w14:paraId="70AE437E" w14:textId="11A0805B" w:rsidR="00AA009B" w:rsidRPr="00C04714" w:rsidRDefault="00AA009B" w:rsidP="001D2C69">
      <m:oMathPara>
        <m:oMath>
          <m:r>
            <w:rPr>
              <w:rFonts w:ascii="Cambria Math" w:hAnsi="Cambria Math"/>
            </w:rPr>
            <m:t>SD= α*S+D</m:t>
          </m:r>
        </m:oMath>
      </m:oMathPara>
    </w:p>
    <w:p w14:paraId="45CEA81D" w14:textId="1465B046" w:rsidR="00C04714" w:rsidRPr="00C04714" w:rsidRDefault="00C04714" w:rsidP="001D2C69">
      <m:oMathPara>
        <m:oMath>
          <m:r>
            <w:rPr>
              <w:rFonts w:ascii="Cambria Math" w:hAnsi="Cambria Math"/>
            </w:rPr>
            <m:t>where α=D</m:t>
          </m:r>
          <m:d>
            <m:dPr>
              <m:ctrlPr>
                <w:rPr>
                  <w:rFonts w:ascii="Cambria Math" w:hAnsi="Cambria Math"/>
                  <w:i/>
                </w:rPr>
              </m:ctrlPr>
            </m:dPr>
            <m:e>
              <m:r>
                <w:rPr>
                  <w:rFonts w:ascii="Cambria Math" w:hAnsi="Cambria Math"/>
                </w:rPr>
                <m:t>Kmax</m:t>
              </m:r>
            </m:e>
          </m:d>
          <m:r>
            <w:rPr>
              <w:rFonts w:ascii="Cambria Math" w:hAnsi="Cambria Math"/>
            </w:rPr>
            <m:t>, but Kmax only for multiple analysis, so I guess K which is D</m:t>
          </m:r>
        </m:oMath>
      </m:oMathPara>
    </w:p>
    <w:p w14:paraId="3F9D27B7" w14:textId="77777777" w:rsidR="00C04714" w:rsidRPr="00C04714" w:rsidRDefault="00C04714" w:rsidP="001D2C69"/>
    <w:p w14:paraId="3B12729D" w14:textId="4863A038" w:rsidR="00E35B0A" w:rsidRDefault="00FE30F6" w:rsidP="00B55C9E">
      <w:r>
        <w:t xml:space="preserve">SDbw </w:t>
      </w:r>
      <w:r w:rsidR="00E35B0A">
        <w:fldChar w:fldCharType="begin"/>
      </w:r>
      <w:r w:rsidR="00B11A65">
        <w:instrText xml:space="preserve"> ADDIN ZOTERO_ITEM CSL_CITATION {"citationID":"VmGrkqQC","properties":{"formattedCitation":"(59)","plainCitation":"(59)","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rsidR="00E35B0A">
        <w:fldChar w:fldCharType="separate"/>
      </w:r>
      <w:r w:rsidR="009B523F" w:rsidRPr="009B523F">
        <w:t>(59)</w:t>
      </w:r>
      <w:r w:rsidR="00E35B0A">
        <w:fldChar w:fldCharType="end"/>
      </w:r>
      <w:r w:rsidR="00B55C9E">
        <w:t xml:space="preserve"> evaluates clustering quality based on both cluster compactness and inter-cluster density separation. It combines two complementary components: </w:t>
      </w:r>
      <w:r w:rsidR="00B55C9E" w:rsidRPr="00B55C9E">
        <w:rPr>
          <w:i/>
          <w:iCs/>
        </w:rPr>
        <w:t>scattering</w:t>
      </w:r>
      <w:r w:rsidR="00B55C9E">
        <w:t xml:space="preserve">, which measures how compact clusters are relative to the overall dataset, and </w:t>
      </w:r>
      <w:r w:rsidR="00B55C9E" w:rsidRPr="00B55C9E">
        <w:rPr>
          <w:i/>
          <w:iCs/>
        </w:rPr>
        <w:t>density between-within</w:t>
      </w:r>
      <w:r w:rsidR="00B55C9E">
        <w:t>, which measures how much density exists between clusters compared to within them. Lower SDbw values indicate compact and well-separated clusters, while higher values correspond to overlapping or poorly separated structures. The following formulas describe the computation of this metric</w:t>
      </w:r>
    </w:p>
    <w:p w14:paraId="5F831068" w14:textId="00E91BE1" w:rsidR="00D75031" w:rsidRDefault="00D75031" w:rsidP="00B55C9E">
      <m:oMathPara>
        <m:oMath>
          <m:r>
            <w:rPr>
              <w:rFonts w:ascii="Cambria Math" w:hAnsi="Cambria Math"/>
            </w:rPr>
            <m:t>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sup>
                      <m:r>
                        <w:rPr>
                          <w:rFonts w:ascii="Cambria Math" w:hAnsi="Cambria Math"/>
                        </w:rPr>
                        <m:t>2</m:t>
                      </m:r>
                    </m:sup>
                  </m:sSup>
                </m:e>
              </m:nary>
            </m:e>
          </m:rad>
        </m:oMath>
      </m:oMathPara>
    </w:p>
    <w:p w14:paraId="0D70F684" w14:textId="35ACBD06" w:rsidR="00B55C9E" w:rsidRDefault="00D75031" w:rsidP="00B55C9E">
      <m:oMathPara>
        <m:oMath>
          <m:r>
            <w:rPr>
              <w:rFonts w:ascii="Cambria Math" w:hAnsi="Cambria Math"/>
            </w:rPr>
            <m:t>f</m:t>
          </m:r>
          <m:d>
            <m:dPr>
              <m:ctrlPr>
                <w:rPr>
                  <w:rFonts w:ascii="Cambria Math" w:hAnsi="Cambria Math"/>
                  <w:i/>
                </w:rPr>
              </m:ctrlPr>
            </m:dPr>
            <m:e>
              <m:r>
                <w:rPr>
                  <w:rFonts w:ascii="Cambria Math" w:hAnsi="Cambria Math"/>
                </w:rPr>
                <m:t>d</m:t>
              </m:r>
            </m:e>
          </m:d>
          <m:r>
            <w:rPr>
              <w:rFonts w:ascii="Cambria Math" w:hAnsi="Cambria Math"/>
            </w:rPr>
            <m:t>=1 if d≤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else 0</m:t>
          </m:r>
        </m:oMath>
      </m:oMathPara>
    </w:p>
    <w:p w14:paraId="474CCDAF" w14:textId="131A79FF" w:rsidR="00B55C9E" w:rsidRPr="00D75031" w:rsidRDefault="00B55C9E" w:rsidP="00B55C9E">
      <m:oMathPara>
        <m:oMath>
          <m:r>
            <w:rPr>
              <w:rFonts w:ascii="Cambria Math" w:hAnsi="Cambria Math"/>
            </w:rPr>
            <m:t>density</m:t>
          </m:r>
          <m:d>
            <m:dPr>
              <m:ctrlPr>
                <w:rPr>
                  <w:rFonts w:ascii="Cambria Math" w:hAnsi="Cambria Math"/>
                  <w:i/>
                </w:rPr>
              </m:ctrlPr>
            </m:dPr>
            <m:e>
              <m:r>
                <w:rPr>
                  <w:rFonts w:ascii="Cambria Math" w:hAnsi="Cambria Math"/>
                </w:rPr>
                <m:t>x, k</m:t>
              </m:r>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m:t>
              </m:r>
              <m:d>
                <m:dPr>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d>
            </m:e>
          </m:nary>
        </m:oMath>
      </m:oMathPara>
    </w:p>
    <w:p w14:paraId="7A7DC999" w14:textId="089FB11A" w:rsidR="00D75031" w:rsidRPr="00D75031" w:rsidRDefault="00000000" w:rsidP="00B55C9E">
      <m:oMathPara>
        <m:oMath>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num>
            <m:den>
              <m:r>
                <w:rPr>
                  <w:rFonts w:ascii="Cambria Math" w:hAnsi="Cambria Math"/>
                </w:rPr>
                <m:t>2</m:t>
              </m:r>
            </m:den>
          </m:f>
        </m:oMath>
      </m:oMathPara>
    </w:p>
    <w:p w14:paraId="203D4289" w14:textId="22D04FBF" w:rsidR="00D75031" w:rsidRDefault="00D75031" w:rsidP="00B55C9E">
      <w:r w:rsidRPr="00B55C9E">
        <w:t xml:space="preserve">the middle point of the line segment defined by the clusters’ centers </w:t>
      </w:r>
    </w:p>
    <w:p w14:paraId="30A9E71A" w14:textId="1347DD0F" w:rsidR="00B55C9E" w:rsidRDefault="00B55C9E" w:rsidP="00E35B0A">
      <m:oMathPara>
        <m:oMath>
          <m:r>
            <w:rPr>
              <w:rFonts w:ascii="Cambria Math" w:hAnsi="Cambria Math"/>
            </w:rPr>
            <m:t xml:space="preserve">Dbw= </m:t>
          </m:r>
          <m:f>
            <m:fPr>
              <m:ctrlPr>
                <w:rPr>
                  <w:rFonts w:ascii="Cambria Math" w:hAnsi="Cambria Math"/>
                  <w:i/>
                </w:rPr>
              </m:ctrlPr>
            </m:fPr>
            <m:num>
              <m:r>
                <w:rPr>
                  <w:rFonts w:ascii="Cambria Math" w:hAnsi="Cambria Math"/>
                </w:rPr>
                <m:t>2</m:t>
              </m:r>
            </m:num>
            <m:den>
              <m:r>
                <w:rPr>
                  <w:rFonts w:ascii="Cambria Math" w:hAnsi="Cambria Math"/>
                </w:rPr>
                <m:t>K(K-1)</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1</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f>
                    <m:fPr>
                      <m:ctrlPr>
                        <w:rPr>
                          <w:rFonts w:ascii="Cambria Math" w:hAnsi="Cambria Math"/>
                          <w:i/>
                        </w:rPr>
                      </m:ctrlPr>
                    </m:fPr>
                    <m:num>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 k</m:t>
                          </m:r>
                        </m:e>
                      </m:d>
                      <m:r>
                        <w:rPr>
                          <w:rFonts w:ascii="Cambria Math" w:hAnsi="Cambria Math"/>
                        </w:rPr>
                        <m:t>+density(</m:t>
                      </m:r>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l)</m:t>
                      </m:r>
                    </m:num>
                    <m:den>
                      <m:r>
                        <m:rPr>
                          <m:sty m:val="p"/>
                        </m:rPr>
                        <w:rPr>
                          <w:rFonts w:ascii="Cambria Math" w:hAnsi="Cambria Math"/>
                        </w:rPr>
                        <m:t>max⁡</m:t>
                      </m:r>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k</m:t>
                          </m:r>
                        </m:e>
                      </m:d>
                      <m:r>
                        <w:rPr>
                          <w:rFonts w:ascii="Cambria Math" w:hAnsi="Cambria Math"/>
                        </w:rPr>
                        <m:t>, density(</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l)</m:t>
                      </m:r>
                    </m:den>
                  </m:f>
                </m:e>
              </m:nary>
            </m:e>
          </m:nary>
        </m:oMath>
      </m:oMathPara>
    </w:p>
    <w:p w14:paraId="51CE3579" w14:textId="031FE8DB" w:rsidR="00B55C9E" w:rsidRPr="00C04714" w:rsidRDefault="00B55C9E" w:rsidP="00B55C9E">
      <m:oMathPara>
        <m:oMath>
          <m:r>
            <w:rPr>
              <w:rFonts w:ascii="Cambria Math" w:hAnsi="Cambria Math"/>
            </w:rPr>
            <m:t>SDbw= α*S+Dbw</m:t>
          </m:r>
        </m:oMath>
      </m:oMathPara>
    </w:p>
    <w:p w14:paraId="6ADA3FCB" w14:textId="1A10F6E7" w:rsidR="00B55C9E" w:rsidRPr="00591BCF" w:rsidRDefault="00591BCF" w:rsidP="00E35B0A">
      <w:r w:rsidRPr="00591BCF">
        <w:t>SDbw is sensitive to ove</w:t>
      </w:r>
      <w:r>
        <w:t xml:space="preserve">rlapping clusters and outliers </w:t>
      </w:r>
      <w:r>
        <w:fldChar w:fldCharType="begin"/>
      </w:r>
      <w:r w:rsidR="00B11A65">
        <w:instrText xml:space="preserve"> ADDIN ZOTERO_ITEM CSL_CITATION {"citationID":"21s1EZLH","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7B7BCF4A" w14:textId="77777777" w:rsidR="00591BCF" w:rsidRPr="00591BCF" w:rsidRDefault="00591BCF" w:rsidP="00E35B0A"/>
    <w:p w14:paraId="4CBBA64F" w14:textId="453319BE" w:rsidR="00FE30F6" w:rsidRPr="00E35B0A" w:rsidRDefault="00E35B0A" w:rsidP="001D2C69">
      <w:r w:rsidRPr="00422C68">
        <w:t>Xie-Beni*</w:t>
      </w:r>
      <w:r w:rsidR="00422C68">
        <w:t xml:space="preserve"> </w:t>
      </w:r>
      <w:r w:rsidR="0068692A">
        <w:t>i</w:t>
      </w:r>
      <w:r w:rsidR="00422C68">
        <w:t>ndex (XB*)</w:t>
      </w:r>
      <w:r w:rsidRPr="00422C68">
        <w:t xml:space="preserve"> </w:t>
      </w:r>
      <w:r>
        <w:fldChar w:fldCharType="begin"/>
      </w:r>
      <w:r w:rsidR="00B11A65">
        <w:instrText xml:space="preserve"> ADDIN ZOTERO_ITEM CSL_CITATION {"citationID":"VZbPo3Oi","properties":{"formattedCitation":"(27)","plainCitation":"(27)","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9B523F" w:rsidRPr="009B523F">
        <w:t>(27)</w:t>
      </w:r>
      <w:r>
        <w:fldChar w:fldCharType="end"/>
      </w:r>
      <w:r w:rsidR="00422C68">
        <w:t xml:space="preserve"> </w:t>
      </w:r>
      <w:r w:rsidR="00422C68" w:rsidRPr="00422C68">
        <w:t xml:space="preserve">is a normalized variant of the original Xie-Beni index designed to reduce sensitivity to data scale and the number of clusters. Like XB, it assesses clustering quality by balancing cluster compactness against inter-cluster separation, but XB* </w:t>
      </w:r>
      <w:r w:rsidR="00482B03">
        <w:t xml:space="preserve">utilizes the </w:t>
      </w:r>
      <w:r w:rsidR="00482B03" w:rsidRPr="00482B03">
        <w:t>maximum per-cluster average dispersion</w:t>
      </w:r>
      <w:r w:rsidR="00482B03">
        <w:t xml:space="preserve"> (</w:t>
      </w:r>
      <w:r w:rsidR="00482B03" w:rsidRPr="00482B03">
        <w:t>it penalizes solutions that have one bad (loose/noisy) cluster even if others are tight</w:t>
      </w:r>
      <w:r w:rsidR="00482B03">
        <w:t xml:space="preserve"> - </w:t>
      </w:r>
      <w:r w:rsidR="00482B03" w:rsidRPr="00482B03">
        <w:t>"bottleneck" style measure: the clustering is only as good as its worst cluster</w:t>
      </w:r>
      <w:r w:rsidR="00482B03">
        <w:t>)</w:t>
      </w:r>
      <w:r w:rsidR="00422C68" w:rsidRPr="00422C68">
        <w:t xml:space="preserve">. It can be applied to both fuzzy and hard clusterings by defining membership degrees appropriately (1 for the assigned cluster, 0 otherwise in the hard case). The index rewards solutions with tightly grouped data points and well-separated cluster centers. Lower values correspond to </w:t>
      </w:r>
      <w:r w:rsidR="00037EAC" w:rsidRPr="00422C68">
        <w:t>higher quality</w:t>
      </w:r>
      <w:r w:rsidR="00422C68" w:rsidRPr="00422C68">
        <w:t xml:space="preserve"> clusterings. The hard-partition XB* is computed as</w:t>
      </w:r>
    </w:p>
    <w:p w14:paraId="341BC3CB" w14:textId="77777777" w:rsidR="001D2C69" w:rsidRPr="001D2C69" w:rsidRDefault="001D2C69" w:rsidP="001D2C69"/>
    <w:p w14:paraId="41F7E2AC" w14:textId="6FBDCC23"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0F8A269C" w14:textId="77777777" w:rsidR="00C575A6" w:rsidRDefault="00C575A6" w:rsidP="00976E83"/>
    <w:p w14:paraId="61DA1544" w14:textId="5F4D52AC"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5FAB404F" w14:textId="77777777" w:rsidR="00AA3315" w:rsidRDefault="00AA3315" w:rsidP="00AA3315">
      <w:pPr>
        <w:tabs>
          <w:tab w:val="left" w:pos="216"/>
        </w:tabs>
        <w:spacing w:after="0"/>
      </w:pPr>
    </w:p>
    <w:p w14:paraId="6DA78248" w14:textId="77777777" w:rsidR="0068692A" w:rsidRDefault="0068692A" w:rsidP="00AA3315">
      <w:pPr>
        <w:tabs>
          <w:tab w:val="left" w:pos="216"/>
        </w:tabs>
        <w:spacing w:after="0"/>
      </w:pPr>
    </w:p>
    <w:p w14:paraId="3B6838AF" w14:textId="77777777" w:rsidR="0068692A" w:rsidRDefault="0068692A" w:rsidP="00AA3315">
      <w:pPr>
        <w:tabs>
          <w:tab w:val="left" w:pos="216"/>
        </w:tabs>
        <w:spacing w:after="0"/>
      </w:pPr>
    </w:p>
    <w:p w14:paraId="24692661" w14:textId="77777777" w:rsidR="0068692A" w:rsidRDefault="0068692A" w:rsidP="00AA3315">
      <w:pPr>
        <w:tabs>
          <w:tab w:val="left" w:pos="216"/>
        </w:tabs>
        <w:spacing w:after="0"/>
      </w:pPr>
    </w:p>
    <w:p w14:paraId="3F19EFD8" w14:textId="77777777" w:rsidR="0068692A" w:rsidRDefault="0068692A" w:rsidP="0068692A"/>
    <w:p w14:paraId="6112FDBE" w14:textId="77777777" w:rsidR="0068692A" w:rsidRDefault="0068692A" w:rsidP="0068692A">
      <w:r>
        <w:t>Table 1 – Descriptive table of internal CVIs.</w:t>
      </w:r>
    </w:p>
    <w:tbl>
      <w:tblPr>
        <w:tblStyle w:val="TableGrid"/>
        <w:tblW w:w="9355" w:type="dxa"/>
        <w:tblLayout w:type="fixed"/>
        <w:tblLook w:val="04A0" w:firstRow="1" w:lastRow="0" w:firstColumn="1" w:lastColumn="0" w:noHBand="0" w:noVBand="1"/>
      </w:tblPr>
      <w:tblGrid>
        <w:gridCol w:w="1345"/>
        <w:gridCol w:w="1823"/>
        <w:gridCol w:w="2587"/>
        <w:gridCol w:w="90"/>
        <w:gridCol w:w="1440"/>
        <w:gridCol w:w="1080"/>
        <w:gridCol w:w="990"/>
      </w:tblGrid>
      <w:tr w:rsidR="0063512B" w:rsidRPr="00CE63CB" w14:paraId="6E3E7700" w14:textId="77777777" w:rsidTr="006F714D">
        <w:trPr>
          <w:trHeight w:val="300"/>
        </w:trPr>
        <w:tc>
          <w:tcPr>
            <w:tcW w:w="1345" w:type="dxa"/>
            <w:noWrap/>
            <w:hideMark/>
          </w:tcPr>
          <w:p w14:paraId="309D5EC8" w14:textId="77777777" w:rsidR="0063512B" w:rsidRPr="0063512B" w:rsidRDefault="0063512B" w:rsidP="00191E85">
            <w:pPr>
              <w:spacing w:line="240" w:lineRule="auto"/>
              <w:jc w:val="center"/>
              <w:rPr>
                <w:b/>
                <w:bCs/>
              </w:rPr>
            </w:pPr>
            <w:r w:rsidRPr="0063512B">
              <w:rPr>
                <w:b/>
                <w:bCs/>
              </w:rPr>
              <w:t>Name</w:t>
            </w:r>
          </w:p>
        </w:tc>
        <w:tc>
          <w:tcPr>
            <w:tcW w:w="1823" w:type="dxa"/>
          </w:tcPr>
          <w:p w14:paraId="56C0ACC9" w14:textId="3869ED63" w:rsidR="0063512B" w:rsidRPr="0063512B" w:rsidRDefault="0063512B" w:rsidP="00191E85">
            <w:pPr>
              <w:spacing w:line="240" w:lineRule="auto"/>
              <w:jc w:val="center"/>
              <w:rPr>
                <w:b/>
                <w:bCs/>
              </w:rPr>
            </w:pPr>
            <w:r w:rsidRPr="0063512B">
              <w:rPr>
                <w:b/>
                <w:bCs/>
              </w:rPr>
              <w:t>Complexity</w:t>
            </w:r>
          </w:p>
        </w:tc>
        <w:tc>
          <w:tcPr>
            <w:tcW w:w="2587" w:type="dxa"/>
            <w:noWrap/>
            <w:hideMark/>
          </w:tcPr>
          <w:p w14:paraId="2049E2B2" w14:textId="01989CB6" w:rsidR="0063512B" w:rsidRPr="0063512B" w:rsidRDefault="0063512B" w:rsidP="00191E85">
            <w:pPr>
              <w:spacing w:line="240" w:lineRule="auto"/>
              <w:jc w:val="center"/>
              <w:rPr>
                <w:b/>
                <w:bCs/>
              </w:rPr>
            </w:pPr>
            <w:r w:rsidRPr="0063512B">
              <w:rPr>
                <w:b/>
                <w:bCs/>
              </w:rPr>
              <w:t>Description</w:t>
            </w:r>
          </w:p>
        </w:tc>
        <w:tc>
          <w:tcPr>
            <w:tcW w:w="1530" w:type="dxa"/>
            <w:gridSpan w:val="2"/>
            <w:noWrap/>
            <w:hideMark/>
          </w:tcPr>
          <w:p w14:paraId="4D8A7771" w14:textId="77777777" w:rsidR="0063512B" w:rsidRPr="0063512B" w:rsidRDefault="0063512B" w:rsidP="00191E85">
            <w:pPr>
              <w:spacing w:line="240" w:lineRule="auto"/>
              <w:jc w:val="center"/>
              <w:rPr>
                <w:b/>
                <w:bCs/>
              </w:rPr>
            </w:pPr>
            <w:r w:rsidRPr="0063512B">
              <w:rPr>
                <w:b/>
                <w:bCs/>
              </w:rPr>
              <w:t>Range [worst, best]</w:t>
            </w:r>
          </w:p>
        </w:tc>
        <w:tc>
          <w:tcPr>
            <w:tcW w:w="1080" w:type="dxa"/>
          </w:tcPr>
          <w:p w14:paraId="54150D68" w14:textId="77777777" w:rsidR="0063512B" w:rsidRPr="0063512B" w:rsidRDefault="0063512B" w:rsidP="00191E85">
            <w:pPr>
              <w:spacing w:line="240" w:lineRule="auto"/>
              <w:jc w:val="center"/>
              <w:rPr>
                <w:b/>
                <w:bCs/>
              </w:rPr>
            </w:pPr>
            <w:r w:rsidRPr="0063512B">
              <w:rPr>
                <w:b/>
                <w:bCs/>
              </w:rPr>
              <w:t>REF</w:t>
            </w:r>
          </w:p>
        </w:tc>
        <w:tc>
          <w:tcPr>
            <w:tcW w:w="990" w:type="dxa"/>
          </w:tcPr>
          <w:p w14:paraId="46B02313" w14:textId="77777777" w:rsidR="0063512B" w:rsidRPr="0063512B" w:rsidRDefault="0063512B" w:rsidP="00191E85">
            <w:pPr>
              <w:spacing w:line="240" w:lineRule="auto"/>
              <w:jc w:val="center"/>
              <w:rPr>
                <w:b/>
                <w:bCs/>
              </w:rPr>
            </w:pPr>
            <w:r w:rsidRPr="0063512B">
              <w:rPr>
                <w:b/>
                <w:bCs/>
              </w:rPr>
              <w:t>CREF</w:t>
            </w:r>
          </w:p>
        </w:tc>
      </w:tr>
      <w:tr w:rsidR="0063512B" w:rsidRPr="00CE63CB" w14:paraId="20D1BEB7" w14:textId="77777777" w:rsidTr="006F714D">
        <w:trPr>
          <w:trHeight w:val="300"/>
        </w:trPr>
        <w:tc>
          <w:tcPr>
            <w:tcW w:w="1345" w:type="dxa"/>
            <w:noWrap/>
            <w:hideMark/>
          </w:tcPr>
          <w:p w14:paraId="6D6838CD" w14:textId="7271B915" w:rsidR="0063512B" w:rsidRPr="00CE63CB" w:rsidRDefault="0063512B" w:rsidP="00191E85">
            <w:pPr>
              <w:spacing w:line="240" w:lineRule="auto"/>
              <w:jc w:val="center"/>
              <w:rPr>
                <w:b/>
                <w:bCs/>
              </w:rPr>
            </w:pPr>
            <w:r>
              <w:t>DB (↓)</w:t>
            </w:r>
          </w:p>
        </w:tc>
        <w:tc>
          <w:tcPr>
            <w:tcW w:w="1823" w:type="dxa"/>
          </w:tcPr>
          <w:p w14:paraId="0C278A30" w14:textId="00C16DFC" w:rsidR="0063512B"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52580FC6" w14:textId="38B17D7A" w:rsidR="0063512B" w:rsidRPr="00CE63CB" w:rsidRDefault="0063512B" w:rsidP="00191E85">
            <w:pPr>
              <w:spacing w:line="240" w:lineRule="auto"/>
              <w:jc w:val="center"/>
            </w:pPr>
            <w:r>
              <w:t>A</w:t>
            </w:r>
            <w:r w:rsidRPr="00AD41C2">
              <w:t>verage similarity ratio of each cluster with its most similar cluster, where similarity is defined as the sum of within‐cluster scatter relative to between‐cluster separation</w:t>
            </w:r>
            <w:r>
              <w:t>.</w:t>
            </w:r>
          </w:p>
        </w:tc>
        <w:tc>
          <w:tcPr>
            <w:tcW w:w="1440" w:type="dxa"/>
            <w:noWrap/>
            <w:hideMark/>
          </w:tcPr>
          <w:p w14:paraId="17621026" w14:textId="77777777" w:rsidR="0063512B" w:rsidRPr="00CE63CB" w:rsidRDefault="0063512B" w:rsidP="00191E85">
            <w:pPr>
              <w:spacing w:line="240" w:lineRule="auto"/>
              <w:jc w:val="center"/>
            </w:pPr>
            <w:r>
              <w:t>(+inf, 0]</w:t>
            </w:r>
          </w:p>
        </w:tc>
        <w:tc>
          <w:tcPr>
            <w:tcW w:w="1080" w:type="dxa"/>
          </w:tcPr>
          <w:p w14:paraId="281246E4" w14:textId="50D69B58" w:rsidR="0063512B" w:rsidRDefault="0063512B" w:rsidP="00191E85">
            <w:pPr>
              <w:spacing w:line="240" w:lineRule="auto"/>
              <w:jc w:val="center"/>
            </w:pPr>
            <w:r w:rsidRPr="001D2C69">
              <w:rPr>
                <w:color w:val="EE0000"/>
              </w:rPr>
              <w:fldChar w:fldCharType="begin"/>
            </w:r>
            <w:r w:rsidR="00B11A65">
              <w:rPr>
                <w:color w:val="EE0000"/>
              </w:rPr>
              <w:instrText xml:space="preserve"> ADDIN ZOTERO_ITEM CSL_CITATION {"citationID":"yRzUFADP","properties":{"formattedCitation":"(32\\uc0\\u8211{}34)","plainCitation":"(32–34)","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1D2C69">
              <w:rPr>
                <w:color w:val="EE0000"/>
              </w:rPr>
              <w:fldChar w:fldCharType="separate"/>
            </w:r>
            <w:r w:rsidR="009B523F" w:rsidRPr="009B523F">
              <w:t>(32–34)</w:t>
            </w:r>
            <w:r w:rsidRPr="001D2C69">
              <w:rPr>
                <w:color w:val="EE0000"/>
              </w:rPr>
              <w:fldChar w:fldCharType="end"/>
            </w:r>
          </w:p>
        </w:tc>
        <w:tc>
          <w:tcPr>
            <w:tcW w:w="990" w:type="dxa"/>
          </w:tcPr>
          <w:p w14:paraId="60365E6F" w14:textId="4342A290" w:rsidR="0063512B" w:rsidRDefault="0063512B" w:rsidP="00191E85">
            <w:pPr>
              <w:spacing w:line="240" w:lineRule="auto"/>
              <w:jc w:val="center"/>
            </w:pPr>
            <w:r w:rsidRPr="00167D9E">
              <w:rPr>
                <w:b/>
                <w:bCs/>
              </w:rPr>
              <w:fldChar w:fldCharType="begin"/>
            </w:r>
            <w:r w:rsidR="00B11A65">
              <w:rPr>
                <w:b/>
                <w:bCs/>
              </w:rPr>
              <w:instrText xml:space="preserve"> ADDIN ZOTERO_ITEM CSL_CITATION {"citationID":"UPbSH6vt","properties":{"formattedCitation":"(60)","plainCitation":"(60)","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9B523F" w:rsidRPr="009B523F">
              <w:t>(60)</w:t>
            </w:r>
            <w:r w:rsidRPr="00167D9E">
              <w:rPr>
                <w:b/>
                <w:bCs/>
              </w:rPr>
              <w:fldChar w:fldCharType="end"/>
            </w:r>
          </w:p>
        </w:tc>
      </w:tr>
      <w:tr w:rsidR="0063512B" w:rsidRPr="00131A93" w14:paraId="19C1F946" w14:textId="77777777" w:rsidTr="006F714D">
        <w:trPr>
          <w:trHeight w:val="300"/>
        </w:trPr>
        <w:tc>
          <w:tcPr>
            <w:tcW w:w="1345" w:type="dxa"/>
            <w:noWrap/>
          </w:tcPr>
          <w:p w14:paraId="298E25A8" w14:textId="68E4D42B" w:rsidR="0063512B" w:rsidRPr="0063512B" w:rsidRDefault="0063512B" w:rsidP="0063512B">
            <w:pPr>
              <w:spacing w:line="240" w:lineRule="auto"/>
              <w:jc w:val="center"/>
            </w:pPr>
            <w:r>
              <w:t>CH (↑)</w:t>
            </w:r>
          </w:p>
        </w:tc>
        <w:tc>
          <w:tcPr>
            <w:tcW w:w="1823" w:type="dxa"/>
          </w:tcPr>
          <w:p w14:paraId="19A1B47D" w14:textId="3114AEF4" w:rsidR="0063512B"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4D477A31" w14:textId="63ED173F" w:rsidR="0063512B" w:rsidRPr="00131A93" w:rsidRDefault="0063512B" w:rsidP="00191E85">
            <w:pPr>
              <w:spacing w:line="240" w:lineRule="auto"/>
              <w:jc w:val="center"/>
            </w:pPr>
            <w:r>
              <w:t>R</w:t>
            </w:r>
            <w:r w:rsidRPr="00A94CC9">
              <w:t xml:space="preserve">atio of between‐cluster dispersion to within‐cluster dispersion, normalized by the </w:t>
            </w:r>
            <w:r w:rsidRPr="00A94CC9">
              <w:lastRenderedPageBreak/>
              <w:t>number of clusters and total points.</w:t>
            </w:r>
          </w:p>
        </w:tc>
        <w:tc>
          <w:tcPr>
            <w:tcW w:w="1440" w:type="dxa"/>
            <w:noWrap/>
          </w:tcPr>
          <w:p w14:paraId="4A2793AD" w14:textId="77777777" w:rsidR="0063512B" w:rsidRPr="00131A93" w:rsidRDefault="0063512B" w:rsidP="00191E85">
            <w:pPr>
              <w:spacing w:line="240" w:lineRule="auto"/>
              <w:jc w:val="center"/>
            </w:pPr>
            <w:r>
              <w:lastRenderedPageBreak/>
              <w:t>[0, +inf)</w:t>
            </w:r>
          </w:p>
        </w:tc>
        <w:tc>
          <w:tcPr>
            <w:tcW w:w="1080" w:type="dxa"/>
          </w:tcPr>
          <w:p w14:paraId="6B592092" w14:textId="023DF55E" w:rsidR="0063512B" w:rsidRDefault="0063512B" w:rsidP="00191E85">
            <w:pPr>
              <w:spacing w:line="240" w:lineRule="auto"/>
              <w:jc w:val="center"/>
            </w:pPr>
            <w:r w:rsidRPr="001D2C69">
              <w:rPr>
                <w:color w:val="EE0000"/>
              </w:rPr>
              <w:fldChar w:fldCharType="begin"/>
            </w:r>
            <w:r w:rsidR="00B11A65">
              <w:rPr>
                <w:color w:val="EE0000"/>
              </w:rPr>
              <w:instrText xml:space="preserve"> ADDIN ZOTERO_ITEM CSL_CITATION {"citationID":"lMOn2c2J","properties":{"formattedCitation":"(35,36)","plainCitation":"(35,36)","noteIndex":0},"citationItems":[{"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1D2C69">
              <w:rPr>
                <w:color w:val="EE0000"/>
              </w:rPr>
              <w:fldChar w:fldCharType="separate"/>
            </w:r>
            <w:r w:rsidR="009B523F" w:rsidRPr="009B523F">
              <w:t>(35,36)</w:t>
            </w:r>
            <w:r w:rsidRPr="001D2C69">
              <w:rPr>
                <w:color w:val="EE0000"/>
              </w:rPr>
              <w:fldChar w:fldCharType="end"/>
            </w:r>
          </w:p>
        </w:tc>
        <w:tc>
          <w:tcPr>
            <w:tcW w:w="990" w:type="dxa"/>
          </w:tcPr>
          <w:p w14:paraId="5543813E" w14:textId="4FCE9004" w:rsidR="0063512B" w:rsidRDefault="0063512B" w:rsidP="00191E85">
            <w:pPr>
              <w:spacing w:line="240" w:lineRule="auto"/>
              <w:jc w:val="center"/>
            </w:pPr>
            <w:r w:rsidRPr="00167D9E">
              <w:rPr>
                <w:b/>
                <w:bCs/>
              </w:rPr>
              <w:fldChar w:fldCharType="begin"/>
            </w:r>
            <w:r w:rsidR="00B11A65">
              <w:rPr>
                <w:b/>
                <w:bCs/>
              </w:rPr>
              <w:instrText xml:space="preserve"> ADDIN ZOTERO_ITEM CSL_CITATION {"citationID":"tbBg875A","properties":{"formattedCitation":"(60)","plainCitation":"(60)","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9B523F" w:rsidRPr="009B523F">
              <w:t>(60)</w:t>
            </w:r>
            <w:r w:rsidRPr="00167D9E">
              <w:rPr>
                <w:b/>
                <w:bCs/>
              </w:rPr>
              <w:fldChar w:fldCharType="end"/>
            </w:r>
          </w:p>
        </w:tc>
      </w:tr>
      <w:tr w:rsidR="0063512B" w:rsidRPr="00131A93" w14:paraId="35738998" w14:textId="77777777" w:rsidTr="006F714D">
        <w:trPr>
          <w:trHeight w:val="300"/>
        </w:trPr>
        <w:tc>
          <w:tcPr>
            <w:tcW w:w="1345" w:type="dxa"/>
            <w:noWrap/>
          </w:tcPr>
          <w:p w14:paraId="4184AC6D" w14:textId="2DC64AC9" w:rsidR="0063512B" w:rsidRDefault="0063512B" w:rsidP="00191E85">
            <w:pPr>
              <w:spacing w:line="240" w:lineRule="auto"/>
              <w:jc w:val="center"/>
              <w:rPr>
                <w:b/>
                <w:bCs/>
              </w:rPr>
            </w:pPr>
            <w:r>
              <w:t>S (↑)</w:t>
            </w:r>
          </w:p>
        </w:tc>
        <w:tc>
          <w:tcPr>
            <w:tcW w:w="1823" w:type="dxa"/>
          </w:tcPr>
          <w:p w14:paraId="710F7A5F" w14:textId="148769F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9D79BB4" w14:textId="6B95E8C3" w:rsidR="0063512B" w:rsidRPr="00131A93" w:rsidRDefault="0063512B" w:rsidP="00191E85">
            <w:pPr>
              <w:spacing w:line="240" w:lineRule="auto"/>
              <w:jc w:val="center"/>
            </w:pPr>
            <w:r>
              <w:t xml:space="preserve">Average across all data points for </w:t>
            </w:r>
            <w:r w:rsidRPr="0034084E">
              <w:t>the normalized difference between its mean intra‐cluster distance and lowest mean inter‐cluster distance</w:t>
            </w:r>
          </w:p>
        </w:tc>
        <w:tc>
          <w:tcPr>
            <w:tcW w:w="1440" w:type="dxa"/>
            <w:noWrap/>
          </w:tcPr>
          <w:p w14:paraId="7F7D1484" w14:textId="77777777" w:rsidR="0063512B" w:rsidRPr="00131A93" w:rsidRDefault="0063512B" w:rsidP="00191E85">
            <w:pPr>
              <w:spacing w:line="240" w:lineRule="auto"/>
              <w:jc w:val="center"/>
            </w:pPr>
            <w:r>
              <w:t>[-1, +1]</w:t>
            </w:r>
          </w:p>
        </w:tc>
        <w:tc>
          <w:tcPr>
            <w:tcW w:w="1080" w:type="dxa"/>
          </w:tcPr>
          <w:p w14:paraId="7C88FAC5" w14:textId="35237983" w:rsidR="0063512B" w:rsidRDefault="0063512B" w:rsidP="00191E85">
            <w:pPr>
              <w:spacing w:line="240" w:lineRule="auto"/>
              <w:jc w:val="center"/>
            </w:pPr>
            <w:r w:rsidRPr="001D2C69">
              <w:rPr>
                <w:color w:val="EE0000"/>
              </w:rPr>
              <w:fldChar w:fldCharType="begin"/>
            </w:r>
            <w:r w:rsidR="00B11A65">
              <w:rPr>
                <w:color w:val="EE0000"/>
              </w:rPr>
              <w:instrText xml:space="preserve"> ADDIN ZOTERO_ITEM CSL_CITATION {"citationID":"VuRGLp8s","properties":{"formattedCitation":"(35,37)","plainCitation":"(35,37)","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1D2C69">
              <w:rPr>
                <w:color w:val="EE0000"/>
              </w:rPr>
              <w:fldChar w:fldCharType="separate"/>
            </w:r>
            <w:r w:rsidR="009B523F" w:rsidRPr="009B523F">
              <w:t>(35,37)</w:t>
            </w:r>
            <w:r w:rsidRPr="001D2C69">
              <w:rPr>
                <w:color w:val="EE0000"/>
              </w:rPr>
              <w:fldChar w:fldCharType="end"/>
            </w:r>
          </w:p>
        </w:tc>
        <w:tc>
          <w:tcPr>
            <w:tcW w:w="990" w:type="dxa"/>
          </w:tcPr>
          <w:p w14:paraId="2E094A48" w14:textId="3A68CE80" w:rsidR="0063512B" w:rsidRDefault="0063512B" w:rsidP="00191E85">
            <w:pPr>
              <w:spacing w:line="240" w:lineRule="auto"/>
              <w:jc w:val="center"/>
            </w:pPr>
            <w:r w:rsidRPr="00167D9E">
              <w:rPr>
                <w:b/>
                <w:bCs/>
              </w:rPr>
              <w:fldChar w:fldCharType="begin"/>
            </w:r>
            <w:r w:rsidR="00B11A65">
              <w:rPr>
                <w:b/>
                <w:bCs/>
              </w:rPr>
              <w:instrText xml:space="preserve"> ADDIN ZOTERO_ITEM CSL_CITATION {"citationID":"3nGFCVy7","properties":{"formattedCitation":"(60)","plainCitation":"(60)","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9B523F" w:rsidRPr="009B523F">
              <w:t>(60)</w:t>
            </w:r>
            <w:r w:rsidRPr="00167D9E">
              <w:rPr>
                <w:b/>
                <w:bCs/>
              </w:rPr>
              <w:fldChar w:fldCharType="end"/>
            </w:r>
          </w:p>
        </w:tc>
      </w:tr>
      <w:tr w:rsidR="0063512B" w:rsidRPr="00131A93" w14:paraId="26595590" w14:textId="77777777" w:rsidTr="006F714D">
        <w:trPr>
          <w:trHeight w:val="300"/>
        </w:trPr>
        <w:tc>
          <w:tcPr>
            <w:tcW w:w="1345" w:type="dxa"/>
            <w:noWrap/>
          </w:tcPr>
          <w:p w14:paraId="2C72531A" w14:textId="241230BF" w:rsidR="0063512B" w:rsidRPr="0063512B" w:rsidRDefault="0063512B" w:rsidP="0063512B">
            <w:pPr>
              <w:spacing w:line="240" w:lineRule="auto"/>
              <w:jc w:val="center"/>
            </w:pPr>
            <w:r w:rsidRPr="008F1C37">
              <w:t>BH</w:t>
            </w:r>
            <w:r>
              <w:t xml:space="preserve"> (↓)</w:t>
            </w:r>
          </w:p>
        </w:tc>
        <w:tc>
          <w:tcPr>
            <w:tcW w:w="1823" w:type="dxa"/>
          </w:tcPr>
          <w:p w14:paraId="3505ED0F" w14:textId="6D86A435"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38EADFD7" w14:textId="79D68053" w:rsidR="0063512B" w:rsidRDefault="0063512B" w:rsidP="00191E85">
            <w:pPr>
              <w:spacing w:line="240" w:lineRule="auto"/>
              <w:jc w:val="center"/>
            </w:pPr>
            <w:r w:rsidRPr="0068692A">
              <w:t>Mean within-cluster variance (average squared distance of points to their cluster centroids), normalized by the number of clusters.</w:t>
            </w:r>
          </w:p>
        </w:tc>
        <w:tc>
          <w:tcPr>
            <w:tcW w:w="1440" w:type="dxa"/>
            <w:noWrap/>
          </w:tcPr>
          <w:p w14:paraId="259A1B51" w14:textId="77777777" w:rsidR="0063512B" w:rsidRDefault="0063512B" w:rsidP="00191E85">
            <w:pPr>
              <w:spacing w:line="240" w:lineRule="auto"/>
              <w:jc w:val="center"/>
            </w:pPr>
            <w:r>
              <w:t>(+inf, 0]</w:t>
            </w:r>
          </w:p>
        </w:tc>
        <w:tc>
          <w:tcPr>
            <w:tcW w:w="1080" w:type="dxa"/>
          </w:tcPr>
          <w:p w14:paraId="2416AE98" w14:textId="47897E75" w:rsidR="0063512B" w:rsidRDefault="0063512B" w:rsidP="00191E85">
            <w:pPr>
              <w:spacing w:line="240" w:lineRule="auto"/>
              <w:jc w:val="center"/>
            </w:pPr>
            <w:r w:rsidRPr="007E6CAC">
              <w:rPr>
                <w:lang w:eastAsia="en-US"/>
              </w:rPr>
              <w:fldChar w:fldCharType="begin"/>
            </w:r>
            <w:r w:rsidR="00B11A65">
              <w:rPr>
                <w:lang w:eastAsia="en-US"/>
              </w:rPr>
              <w:instrText xml:space="preserve"> ADDIN ZOTERO_ITEM CSL_CITATION {"citationID":"4QQPyItY","properties":{"formattedCitation":"(52,54)","plainCitation":"(52,5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Pr="007E6CAC">
              <w:rPr>
                <w:lang w:eastAsia="en-US"/>
              </w:rPr>
              <w:fldChar w:fldCharType="separate"/>
            </w:r>
            <w:r w:rsidR="009B523F" w:rsidRPr="009B523F">
              <w:t>(52,54)</w:t>
            </w:r>
            <w:r w:rsidRPr="007E6CAC">
              <w:rPr>
                <w:lang w:eastAsia="en-US"/>
              </w:rPr>
              <w:fldChar w:fldCharType="end"/>
            </w:r>
          </w:p>
        </w:tc>
        <w:tc>
          <w:tcPr>
            <w:tcW w:w="990" w:type="dxa"/>
          </w:tcPr>
          <w:p w14:paraId="1534D197" w14:textId="2849DD65"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rQAYHBRI","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6CAB233F" w14:textId="77777777" w:rsidTr="006F714D">
        <w:trPr>
          <w:trHeight w:val="300"/>
        </w:trPr>
        <w:tc>
          <w:tcPr>
            <w:tcW w:w="1345" w:type="dxa"/>
            <w:noWrap/>
          </w:tcPr>
          <w:p w14:paraId="4C3448A2" w14:textId="77777777" w:rsidR="0063512B" w:rsidRPr="008F1C37" w:rsidRDefault="0063512B" w:rsidP="00191E85">
            <w:pPr>
              <w:spacing w:line="240" w:lineRule="auto"/>
              <w:jc w:val="center"/>
              <w:rPr>
                <w:b/>
                <w:bCs/>
              </w:rPr>
            </w:pPr>
            <w:r w:rsidRPr="008F1C37">
              <w:t>XBI</w:t>
            </w:r>
            <w:r>
              <w:t xml:space="preserve"> (↓)</w:t>
            </w:r>
          </w:p>
        </w:tc>
        <w:tc>
          <w:tcPr>
            <w:tcW w:w="1823" w:type="dxa"/>
          </w:tcPr>
          <w:p w14:paraId="00BF2002" w14:textId="1797052F"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0CD34818" w14:textId="3F642A7F" w:rsidR="0063512B" w:rsidRPr="004C28E5" w:rsidRDefault="0063512B" w:rsidP="00191E85">
            <w:pPr>
              <w:spacing w:line="240" w:lineRule="auto"/>
              <w:jc w:val="center"/>
            </w:pPr>
            <w:r w:rsidRPr="0068692A">
              <w:t>Total (fuzzy) intra-cluster scatter divided by the squared minimum inter-centroid distance.</w:t>
            </w:r>
          </w:p>
        </w:tc>
        <w:tc>
          <w:tcPr>
            <w:tcW w:w="1440" w:type="dxa"/>
            <w:noWrap/>
          </w:tcPr>
          <w:p w14:paraId="20818102" w14:textId="77777777" w:rsidR="0063512B" w:rsidRPr="004C28E5" w:rsidRDefault="0063512B" w:rsidP="00191E85">
            <w:pPr>
              <w:spacing w:line="240" w:lineRule="auto"/>
              <w:jc w:val="center"/>
            </w:pPr>
            <w:r>
              <w:t>(+inf, 0]</w:t>
            </w:r>
          </w:p>
        </w:tc>
        <w:tc>
          <w:tcPr>
            <w:tcW w:w="1080" w:type="dxa"/>
          </w:tcPr>
          <w:p w14:paraId="233EFDB9" w14:textId="24F7070E" w:rsidR="0063512B" w:rsidRDefault="0063512B" w:rsidP="00191E85">
            <w:pPr>
              <w:spacing w:line="240" w:lineRule="auto"/>
              <w:jc w:val="center"/>
            </w:pPr>
            <w:r>
              <w:fldChar w:fldCharType="begin"/>
            </w:r>
            <w:r w:rsidR="00B11A65">
              <w:instrText xml:space="preserve"> ADDIN ZOTERO_ITEM CSL_CITATION {"citationID":"3JxycTBC","properties":{"formattedCitation":"(39)","plainCitation":"(39)","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9B523F" w:rsidRPr="009B523F">
              <w:t>(39)</w:t>
            </w:r>
            <w:r>
              <w:fldChar w:fldCharType="end"/>
            </w:r>
          </w:p>
        </w:tc>
        <w:tc>
          <w:tcPr>
            <w:tcW w:w="990" w:type="dxa"/>
          </w:tcPr>
          <w:p w14:paraId="42986D6F" w14:textId="56591839" w:rsidR="0063512B" w:rsidRDefault="0063512B" w:rsidP="00191E85">
            <w:pPr>
              <w:spacing w:line="240" w:lineRule="auto"/>
              <w:jc w:val="center"/>
            </w:pPr>
            <w:r>
              <w:rPr>
                <w:b/>
                <w:bCs/>
              </w:rPr>
              <w:fldChar w:fldCharType="begin"/>
            </w:r>
            <w:r w:rsidR="00B11A65">
              <w:rPr>
                <w:b/>
                <w:bCs/>
              </w:rPr>
              <w:instrText xml:space="preserve"> ADDIN ZOTERO_ITEM CSL_CITATION {"citationID":"uvBy3Hcn","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345D1511" w14:textId="77777777" w:rsidTr="006F714D">
        <w:trPr>
          <w:trHeight w:val="300"/>
        </w:trPr>
        <w:tc>
          <w:tcPr>
            <w:tcW w:w="1345" w:type="dxa"/>
            <w:noWrap/>
          </w:tcPr>
          <w:p w14:paraId="7C74259D" w14:textId="77777777" w:rsidR="0063512B" w:rsidRPr="008F1C37" w:rsidRDefault="0063512B" w:rsidP="00191E85">
            <w:pPr>
              <w:spacing w:line="240" w:lineRule="auto"/>
              <w:jc w:val="center"/>
              <w:rPr>
                <w:b/>
                <w:bCs/>
              </w:rPr>
            </w:pPr>
            <w:r>
              <w:t>XBI*(↓)</w:t>
            </w:r>
          </w:p>
        </w:tc>
        <w:tc>
          <w:tcPr>
            <w:tcW w:w="1823" w:type="dxa"/>
          </w:tcPr>
          <w:p w14:paraId="6E6971F5" w14:textId="77777777" w:rsidR="0063512B" w:rsidRPr="0068692A" w:rsidRDefault="0063512B" w:rsidP="00191E85">
            <w:pPr>
              <w:spacing w:line="240" w:lineRule="auto"/>
              <w:jc w:val="center"/>
            </w:pPr>
          </w:p>
        </w:tc>
        <w:tc>
          <w:tcPr>
            <w:tcW w:w="2677" w:type="dxa"/>
            <w:gridSpan w:val="2"/>
            <w:noWrap/>
          </w:tcPr>
          <w:p w14:paraId="0ED3F073" w14:textId="3F3BA659" w:rsidR="0063512B" w:rsidRPr="004C28E5" w:rsidRDefault="0063512B" w:rsidP="00191E85">
            <w:pPr>
              <w:spacing w:line="240" w:lineRule="auto"/>
              <w:jc w:val="center"/>
            </w:pPr>
            <w:r w:rsidRPr="0068692A">
              <w:t>Variant of Xie-Beni that modifies the separation term (e.g., average or normalized inter-centroid distance) to reduce bias.</w:t>
            </w:r>
          </w:p>
        </w:tc>
        <w:tc>
          <w:tcPr>
            <w:tcW w:w="1440" w:type="dxa"/>
            <w:noWrap/>
          </w:tcPr>
          <w:p w14:paraId="73BC1B5B" w14:textId="77777777" w:rsidR="0063512B" w:rsidRDefault="0063512B" w:rsidP="00191E85">
            <w:pPr>
              <w:spacing w:line="240" w:lineRule="auto"/>
              <w:jc w:val="center"/>
            </w:pPr>
            <w:r>
              <w:t>(+inf, 0]</w:t>
            </w:r>
          </w:p>
        </w:tc>
        <w:tc>
          <w:tcPr>
            <w:tcW w:w="1080" w:type="dxa"/>
          </w:tcPr>
          <w:p w14:paraId="12725903" w14:textId="165B9974" w:rsidR="0063512B" w:rsidRDefault="0063512B" w:rsidP="00191E85">
            <w:pPr>
              <w:spacing w:line="240" w:lineRule="auto"/>
              <w:jc w:val="center"/>
            </w:pPr>
            <w:r>
              <w:fldChar w:fldCharType="begin"/>
            </w:r>
            <w:r w:rsidR="00B11A65">
              <w:rPr>
                <w:lang w:val="de-DE"/>
              </w:rPr>
              <w:instrText xml:space="preserve"> ADDIN ZOTERO_ITEM CSL_CITATION {"citationID":"R4jFabNo","properties":{"formattedCitation":"(27)","plainCitation":"(27)","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9B523F" w:rsidRPr="009B523F">
              <w:t>(27)</w:t>
            </w:r>
            <w:r>
              <w:fldChar w:fldCharType="end"/>
            </w:r>
          </w:p>
        </w:tc>
        <w:tc>
          <w:tcPr>
            <w:tcW w:w="990" w:type="dxa"/>
          </w:tcPr>
          <w:p w14:paraId="47CD91BF" w14:textId="3D5711DE"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V4ZoAurp","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728D0089" w14:textId="77777777" w:rsidTr="006F714D">
        <w:trPr>
          <w:trHeight w:val="300"/>
        </w:trPr>
        <w:tc>
          <w:tcPr>
            <w:tcW w:w="1345" w:type="dxa"/>
            <w:noWrap/>
          </w:tcPr>
          <w:p w14:paraId="71FE0E5B" w14:textId="77777777" w:rsidR="0063512B" w:rsidRPr="008F1C37" w:rsidRDefault="0063512B" w:rsidP="00191E85">
            <w:pPr>
              <w:spacing w:line="240" w:lineRule="auto"/>
              <w:jc w:val="center"/>
              <w:rPr>
                <w:b/>
                <w:bCs/>
              </w:rPr>
            </w:pPr>
            <w:r w:rsidRPr="008F1C37">
              <w:t>DI</w:t>
            </w:r>
            <w:r>
              <w:t xml:space="preserve"> (↑)</w:t>
            </w:r>
          </w:p>
        </w:tc>
        <w:tc>
          <w:tcPr>
            <w:tcW w:w="1823" w:type="dxa"/>
          </w:tcPr>
          <w:p w14:paraId="32857975" w14:textId="44DFFC3A" w:rsidR="0063512B" w:rsidRPr="0068692A"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A79A974" w14:textId="5E45B033" w:rsidR="0063512B" w:rsidRPr="004C28E5" w:rsidRDefault="0063512B" w:rsidP="00191E85">
            <w:pPr>
              <w:spacing w:line="240" w:lineRule="auto"/>
              <w:jc w:val="center"/>
            </w:pPr>
            <w:r w:rsidRPr="0068692A">
              <w:t>Minimum pairwise inter-cluster distance divided by the maximum intra-cluster diameter</w:t>
            </w:r>
          </w:p>
        </w:tc>
        <w:tc>
          <w:tcPr>
            <w:tcW w:w="1440" w:type="dxa"/>
            <w:noWrap/>
          </w:tcPr>
          <w:p w14:paraId="68668C4C" w14:textId="77777777" w:rsidR="0063512B" w:rsidRPr="004C28E5" w:rsidRDefault="0063512B" w:rsidP="00191E85">
            <w:pPr>
              <w:spacing w:line="240" w:lineRule="auto"/>
              <w:jc w:val="center"/>
            </w:pPr>
            <w:r w:rsidRPr="004C28E5">
              <w:t>[0, +inf)</w:t>
            </w:r>
          </w:p>
        </w:tc>
        <w:tc>
          <w:tcPr>
            <w:tcW w:w="1080" w:type="dxa"/>
          </w:tcPr>
          <w:p w14:paraId="4121328D" w14:textId="77C06E62" w:rsidR="0063512B" w:rsidRPr="004C28E5" w:rsidRDefault="0063512B" w:rsidP="00191E85">
            <w:pPr>
              <w:spacing w:line="240" w:lineRule="auto"/>
              <w:jc w:val="center"/>
            </w:pPr>
            <w:r w:rsidRPr="004C4EEF">
              <w:fldChar w:fldCharType="begin"/>
            </w:r>
            <w:r w:rsidR="00B11A65">
              <w:instrText xml:space="preserve"> ADDIN ZOTERO_ITEM CSL_CITATION {"citationID":"TKdQHkXB","properties":{"formattedCitation":"(42,49)","plainCitation":"(42,49)","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Pr="004C4EEF">
              <w:fldChar w:fldCharType="separate"/>
            </w:r>
            <w:r w:rsidR="009B523F" w:rsidRPr="009B523F">
              <w:t>(42,49)</w:t>
            </w:r>
            <w:r w:rsidRPr="004C4EEF">
              <w:fldChar w:fldCharType="end"/>
            </w:r>
          </w:p>
        </w:tc>
        <w:tc>
          <w:tcPr>
            <w:tcW w:w="990" w:type="dxa"/>
          </w:tcPr>
          <w:p w14:paraId="319D1720" w14:textId="4A543C00"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mxmBXD5S","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5C0E2F2C" w14:textId="77777777" w:rsidTr="006F714D">
        <w:trPr>
          <w:trHeight w:val="300"/>
        </w:trPr>
        <w:tc>
          <w:tcPr>
            <w:tcW w:w="1345" w:type="dxa"/>
            <w:noWrap/>
          </w:tcPr>
          <w:p w14:paraId="265A86C6" w14:textId="62B8C073" w:rsidR="0063512B" w:rsidRPr="008F1C37" w:rsidRDefault="0063512B" w:rsidP="00191E85">
            <w:pPr>
              <w:spacing w:line="240" w:lineRule="auto"/>
              <w:jc w:val="center"/>
              <w:rPr>
                <w:b/>
                <w:bCs/>
              </w:rPr>
            </w:pPr>
            <w:r w:rsidRPr="008F1C37">
              <w:t>SSE</w:t>
            </w:r>
            <w:r>
              <w:t xml:space="preserve"> (↓)</w:t>
            </w:r>
          </w:p>
        </w:tc>
        <w:tc>
          <w:tcPr>
            <w:tcW w:w="1823" w:type="dxa"/>
          </w:tcPr>
          <w:p w14:paraId="71EAD27E" w14:textId="47291A9F" w:rsidR="0063512B" w:rsidRPr="00572DD6" w:rsidRDefault="00371F55" w:rsidP="00191E85">
            <w:pPr>
              <w:spacing w:line="240" w:lineRule="auto"/>
              <w:jc w:val="center"/>
            </w:pPr>
            <m:oMathPara>
              <m:oMath>
                <m:r>
                  <w:rPr>
                    <w:rFonts w:ascii="Cambria Math" w:hAnsi="Cambria Math"/>
                  </w:rPr>
                  <m:t>O(NKD)</m:t>
                </m:r>
              </m:oMath>
            </m:oMathPara>
          </w:p>
        </w:tc>
        <w:tc>
          <w:tcPr>
            <w:tcW w:w="2677" w:type="dxa"/>
            <w:gridSpan w:val="2"/>
            <w:noWrap/>
          </w:tcPr>
          <w:p w14:paraId="79F12F45" w14:textId="45914AAE" w:rsidR="0063512B" w:rsidRPr="004C28E5" w:rsidRDefault="0063512B" w:rsidP="00191E85">
            <w:pPr>
              <w:spacing w:line="240" w:lineRule="auto"/>
              <w:jc w:val="center"/>
            </w:pPr>
            <w:r w:rsidRPr="00572DD6">
              <w:t>Sum of squared distances of all points to their assigned cluster centroids (total within-cluster sum of squares).</w:t>
            </w:r>
          </w:p>
        </w:tc>
        <w:tc>
          <w:tcPr>
            <w:tcW w:w="1440" w:type="dxa"/>
            <w:noWrap/>
          </w:tcPr>
          <w:p w14:paraId="34AF6600" w14:textId="77777777" w:rsidR="0063512B" w:rsidRPr="004C28E5" w:rsidRDefault="0063512B" w:rsidP="00191E85">
            <w:pPr>
              <w:spacing w:line="240" w:lineRule="auto"/>
              <w:jc w:val="center"/>
            </w:pPr>
            <w:r>
              <w:t>(+inf, 0]</w:t>
            </w:r>
          </w:p>
        </w:tc>
        <w:tc>
          <w:tcPr>
            <w:tcW w:w="1080" w:type="dxa"/>
          </w:tcPr>
          <w:p w14:paraId="47E8D242" w14:textId="71539CD2" w:rsidR="0063512B" w:rsidRDefault="0063512B" w:rsidP="00191E85">
            <w:pPr>
              <w:spacing w:line="240" w:lineRule="auto"/>
              <w:jc w:val="center"/>
            </w:pPr>
            <w:r w:rsidRPr="009E4E97">
              <w:fldChar w:fldCharType="begin"/>
            </w:r>
            <w:r w:rsidR="00B11A65">
              <w:instrText xml:space="preserve"> ADDIN ZOTERO_ITEM CSL_CITATION {"citationID":"brQ8DOa6","properties":{"formattedCitation":"(51)","plainCitation":"(51)","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Pr="009E4E97">
              <w:fldChar w:fldCharType="separate"/>
            </w:r>
            <w:r w:rsidR="009B523F" w:rsidRPr="009B523F">
              <w:t>(51)</w:t>
            </w:r>
            <w:r w:rsidRPr="009E4E97">
              <w:fldChar w:fldCharType="end"/>
            </w:r>
          </w:p>
        </w:tc>
        <w:tc>
          <w:tcPr>
            <w:tcW w:w="990" w:type="dxa"/>
          </w:tcPr>
          <w:p w14:paraId="49D71A06" w14:textId="4456C767"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XTNO49Wc","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655E74DD" w14:textId="77777777" w:rsidTr="006F714D">
        <w:trPr>
          <w:trHeight w:val="300"/>
        </w:trPr>
        <w:tc>
          <w:tcPr>
            <w:tcW w:w="1345" w:type="dxa"/>
            <w:noWrap/>
          </w:tcPr>
          <w:p w14:paraId="27348068" w14:textId="70E4E1A1" w:rsidR="0063512B" w:rsidRPr="008F1C37" w:rsidRDefault="0063512B" w:rsidP="00191E85">
            <w:pPr>
              <w:spacing w:line="240" w:lineRule="auto"/>
              <w:jc w:val="center"/>
              <w:rPr>
                <w:b/>
                <w:bCs/>
              </w:rPr>
            </w:pPr>
            <w:r w:rsidRPr="008F1C37">
              <w:t>DH</w:t>
            </w:r>
            <w:r>
              <w:t xml:space="preserve"> </w:t>
            </w:r>
            <w:r w:rsidR="00F60346">
              <w:t>(↓)</w:t>
            </w:r>
          </w:p>
        </w:tc>
        <w:tc>
          <w:tcPr>
            <w:tcW w:w="1823" w:type="dxa"/>
          </w:tcPr>
          <w:p w14:paraId="2E67BE0E" w14:textId="77777777" w:rsidR="0063512B" w:rsidRDefault="0063512B" w:rsidP="00191E85">
            <w:pPr>
              <w:spacing w:line="240" w:lineRule="auto"/>
              <w:jc w:val="center"/>
            </w:pPr>
          </w:p>
        </w:tc>
        <w:tc>
          <w:tcPr>
            <w:tcW w:w="2677" w:type="dxa"/>
            <w:gridSpan w:val="2"/>
            <w:noWrap/>
          </w:tcPr>
          <w:p w14:paraId="242ECBF5" w14:textId="589A3172" w:rsidR="0063512B" w:rsidRPr="004C28E5" w:rsidRDefault="0063512B" w:rsidP="00191E85">
            <w:pPr>
              <w:spacing w:line="240" w:lineRule="auto"/>
              <w:jc w:val="center"/>
            </w:pPr>
            <w:r>
              <w:t>R</w:t>
            </w:r>
            <w:r w:rsidRPr="00167D9E">
              <w:t>atio between the average pairwise distance within clusters and the average pairwise distance between clusters</w:t>
            </w:r>
          </w:p>
        </w:tc>
        <w:tc>
          <w:tcPr>
            <w:tcW w:w="1440" w:type="dxa"/>
            <w:noWrap/>
          </w:tcPr>
          <w:p w14:paraId="325335FE" w14:textId="77777777" w:rsidR="0063512B" w:rsidRPr="004C28E5" w:rsidRDefault="0063512B" w:rsidP="00191E85">
            <w:pPr>
              <w:spacing w:line="240" w:lineRule="auto"/>
              <w:jc w:val="center"/>
            </w:pPr>
            <w:r>
              <w:t>(+inf, 0]</w:t>
            </w:r>
          </w:p>
        </w:tc>
        <w:tc>
          <w:tcPr>
            <w:tcW w:w="1080" w:type="dxa"/>
          </w:tcPr>
          <w:p w14:paraId="3D4B2FC2" w14:textId="39837387" w:rsidR="0063512B" w:rsidRDefault="0063512B" w:rsidP="00191E85">
            <w:pPr>
              <w:spacing w:line="240" w:lineRule="auto"/>
              <w:jc w:val="center"/>
            </w:pPr>
            <w:r>
              <w:fldChar w:fldCharType="begin"/>
            </w:r>
            <w:r w:rsidR="00B11A65">
              <w:instrText xml:space="preserve"> ADDIN ZOTERO_ITEM CSL_CITATION {"citationID":"xsyIMGJ1","properties":{"formattedCitation":"(50)","plainCitation":"(50)","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fldChar w:fldCharType="separate"/>
            </w:r>
            <w:r w:rsidR="009B523F" w:rsidRPr="009B523F">
              <w:t>(50)</w:t>
            </w:r>
            <w:r>
              <w:fldChar w:fldCharType="end"/>
            </w:r>
          </w:p>
        </w:tc>
        <w:tc>
          <w:tcPr>
            <w:tcW w:w="990" w:type="dxa"/>
          </w:tcPr>
          <w:p w14:paraId="08740131" w14:textId="7DF088AD"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umjiIzmW","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50926853" w14:textId="77777777" w:rsidTr="006F714D">
        <w:trPr>
          <w:trHeight w:val="300"/>
        </w:trPr>
        <w:tc>
          <w:tcPr>
            <w:tcW w:w="1345" w:type="dxa"/>
            <w:noWrap/>
          </w:tcPr>
          <w:p w14:paraId="73B627BC" w14:textId="71FD69DF" w:rsidR="0063512B" w:rsidRPr="008F1C37" w:rsidRDefault="0063512B" w:rsidP="00191E85">
            <w:pPr>
              <w:spacing w:line="240" w:lineRule="auto"/>
              <w:jc w:val="center"/>
              <w:rPr>
                <w:b/>
                <w:bCs/>
              </w:rPr>
            </w:pPr>
            <w:r w:rsidRPr="008F1C37">
              <w:t>B</w:t>
            </w:r>
            <w:r>
              <w:t xml:space="preserve"> </w:t>
            </w:r>
            <w:r w:rsidR="00F60346">
              <w:t>(↓)</w:t>
            </w:r>
          </w:p>
        </w:tc>
        <w:tc>
          <w:tcPr>
            <w:tcW w:w="1823" w:type="dxa"/>
          </w:tcPr>
          <w:p w14:paraId="6B5C4648" w14:textId="77777777" w:rsidR="0063512B" w:rsidRDefault="0063512B" w:rsidP="00191E85">
            <w:pPr>
              <w:spacing w:line="240" w:lineRule="auto"/>
              <w:jc w:val="center"/>
            </w:pPr>
          </w:p>
        </w:tc>
        <w:tc>
          <w:tcPr>
            <w:tcW w:w="2677" w:type="dxa"/>
            <w:gridSpan w:val="2"/>
            <w:noWrap/>
          </w:tcPr>
          <w:p w14:paraId="2E1F5541" w14:textId="5CF2D82E" w:rsidR="0063512B" w:rsidRPr="004C28E5" w:rsidRDefault="0063512B" w:rsidP="00191E85">
            <w:pPr>
              <w:spacing w:line="240" w:lineRule="auto"/>
              <w:jc w:val="center"/>
            </w:pPr>
            <w:r>
              <w:t>R</w:t>
            </w:r>
            <w:r w:rsidRPr="00A37F30">
              <w:t>atio of the within-cluster sum of squares to the between-cluster sum of squares.</w:t>
            </w:r>
          </w:p>
        </w:tc>
        <w:tc>
          <w:tcPr>
            <w:tcW w:w="1440" w:type="dxa"/>
            <w:noWrap/>
          </w:tcPr>
          <w:p w14:paraId="03165F21" w14:textId="77777777" w:rsidR="0063512B" w:rsidRPr="004C28E5" w:rsidRDefault="0063512B" w:rsidP="00191E85">
            <w:pPr>
              <w:spacing w:line="240" w:lineRule="auto"/>
              <w:jc w:val="center"/>
            </w:pPr>
            <w:r>
              <w:t>(+inf, 0]</w:t>
            </w:r>
          </w:p>
        </w:tc>
        <w:tc>
          <w:tcPr>
            <w:tcW w:w="1080" w:type="dxa"/>
          </w:tcPr>
          <w:p w14:paraId="0C4C3787" w14:textId="7CD120D6" w:rsidR="0063512B" w:rsidRDefault="0063512B" w:rsidP="00191E85">
            <w:pPr>
              <w:spacing w:line="240" w:lineRule="auto"/>
              <w:jc w:val="center"/>
            </w:pPr>
            <w:r w:rsidRPr="00A37F30">
              <w:fldChar w:fldCharType="begin"/>
            </w:r>
            <w:r w:rsidR="00B11A65">
              <w:instrText xml:space="preserve"> ADDIN ZOTERO_ITEM CSL_CITATION {"citationID":"R555M9C0","properties":{"formattedCitation":"(52,53)","plainCitation":"(52,53)","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Pr="00A37F30">
              <w:fldChar w:fldCharType="separate"/>
            </w:r>
            <w:r w:rsidR="009B523F" w:rsidRPr="009B523F">
              <w:t>(52,53)</w:t>
            </w:r>
            <w:r w:rsidRPr="00A37F30">
              <w:fldChar w:fldCharType="end"/>
            </w:r>
          </w:p>
        </w:tc>
        <w:tc>
          <w:tcPr>
            <w:tcW w:w="990" w:type="dxa"/>
          </w:tcPr>
          <w:p w14:paraId="62FAF4E9" w14:textId="53152592"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4BjrXKPb","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56BD8AF0" w14:textId="77777777" w:rsidTr="006F714D">
        <w:trPr>
          <w:trHeight w:val="300"/>
        </w:trPr>
        <w:tc>
          <w:tcPr>
            <w:tcW w:w="1345" w:type="dxa"/>
            <w:noWrap/>
          </w:tcPr>
          <w:p w14:paraId="1BB912F8" w14:textId="2BE4BC25" w:rsidR="0063512B" w:rsidRPr="008F1C37" w:rsidRDefault="0063512B" w:rsidP="00191E85">
            <w:pPr>
              <w:spacing w:line="240" w:lineRule="auto"/>
              <w:jc w:val="center"/>
              <w:rPr>
                <w:b/>
                <w:bCs/>
              </w:rPr>
            </w:pPr>
            <w:r w:rsidRPr="008F1C37">
              <w:t>RS</w:t>
            </w:r>
            <w:r>
              <w:t xml:space="preserve"> (↑)</w:t>
            </w:r>
          </w:p>
        </w:tc>
        <w:tc>
          <w:tcPr>
            <w:tcW w:w="1823" w:type="dxa"/>
          </w:tcPr>
          <w:p w14:paraId="1F77579F" w14:textId="711E0738" w:rsidR="0063512B" w:rsidRPr="009019CF" w:rsidRDefault="00371F55" w:rsidP="00191E85">
            <w:pPr>
              <w:spacing w:line="240" w:lineRule="auto"/>
              <w:jc w:val="center"/>
            </w:pPr>
            <m:oMathPara>
              <m:oMath>
                <m:r>
                  <w:rPr>
                    <w:rFonts w:ascii="Cambria Math" w:hAnsi="Cambria Math"/>
                  </w:rPr>
                  <m:t>O(NK)</m:t>
                </m:r>
              </m:oMath>
            </m:oMathPara>
          </w:p>
        </w:tc>
        <w:tc>
          <w:tcPr>
            <w:tcW w:w="2677" w:type="dxa"/>
            <w:gridSpan w:val="2"/>
            <w:noWrap/>
          </w:tcPr>
          <w:p w14:paraId="26196D44" w14:textId="4E0135BC" w:rsidR="0063512B" w:rsidRPr="004C28E5" w:rsidRDefault="0063512B" w:rsidP="00191E85">
            <w:pPr>
              <w:spacing w:line="240" w:lineRule="auto"/>
              <w:jc w:val="center"/>
            </w:pPr>
            <w:r w:rsidRPr="009019CF">
              <w:t>Fraction of total variance explained by the clustering</w:t>
            </w:r>
          </w:p>
        </w:tc>
        <w:tc>
          <w:tcPr>
            <w:tcW w:w="1440" w:type="dxa"/>
            <w:noWrap/>
          </w:tcPr>
          <w:p w14:paraId="388193E2" w14:textId="77777777" w:rsidR="0063512B" w:rsidRPr="004C28E5" w:rsidRDefault="0063512B" w:rsidP="00191E85">
            <w:pPr>
              <w:spacing w:line="240" w:lineRule="auto"/>
              <w:jc w:val="center"/>
            </w:pPr>
            <w:r w:rsidRPr="004C28E5">
              <w:t>(-inf, 1]</w:t>
            </w:r>
          </w:p>
        </w:tc>
        <w:tc>
          <w:tcPr>
            <w:tcW w:w="1080" w:type="dxa"/>
          </w:tcPr>
          <w:p w14:paraId="5E131832" w14:textId="77777777" w:rsidR="0063512B" w:rsidRPr="004C28E5" w:rsidRDefault="0063512B" w:rsidP="00191E85">
            <w:pPr>
              <w:spacing w:line="240" w:lineRule="auto"/>
              <w:jc w:val="center"/>
            </w:pPr>
            <w:r>
              <w:t>-</w:t>
            </w:r>
          </w:p>
        </w:tc>
        <w:tc>
          <w:tcPr>
            <w:tcW w:w="990" w:type="dxa"/>
          </w:tcPr>
          <w:p w14:paraId="1D9420DD" w14:textId="73E1C6B5"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YIIi2PHV","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1A4CC830" w14:textId="77777777" w:rsidTr="006F714D">
        <w:trPr>
          <w:trHeight w:val="300"/>
        </w:trPr>
        <w:tc>
          <w:tcPr>
            <w:tcW w:w="1345" w:type="dxa"/>
            <w:noWrap/>
          </w:tcPr>
          <w:p w14:paraId="4087EC0F" w14:textId="3241659D" w:rsidR="0063512B" w:rsidRPr="008F1C37" w:rsidRDefault="0063512B" w:rsidP="00191E85">
            <w:pPr>
              <w:spacing w:line="240" w:lineRule="auto"/>
              <w:jc w:val="center"/>
              <w:rPr>
                <w:b/>
                <w:bCs/>
              </w:rPr>
            </w:pPr>
            <w:r w:rsidRPr="008F1C37">
              <w:t>DBCV</w:t>
            </w:r>
            <w:r>
              <w:t xml:space="preserve"> (</w:t>
            </w:r>
            <w:r w:rsidR="006F714D">
              <w:t>↑</w:t>
            </w:r>
            <w:r>
              <w:t>)</w:t>
            </w:r>
          </w:p>
        </w:tc>
        <w:tc>
          <w:tcPr>
            <w:tcW w:w="1823" w:type="dxa"/>
          </w:tcPr>
          <w:p w14:paraId="20A03E4D" w14:textId="77777777" w:rsidR="0063512B" w:rsidRPr="009019CF" w:rsidRDefault="0063512B" w:rsidP="00191E85">
            <w:pPr>
              <w:spacing w:line="240" w:lineRule="auto"/>
              <w:jc w:val="center"/>
            </w:pPr>
          </w:p>
        </w:tc>
        <w:tc>
          <w:tcPr>
            <w:tcW w:w="2677" w:type="dxa"/>
            <w:gridSpan w:val="2"/>
            <w:noWrap/>
          </w:tcPr>
          <w:p w14:paraId="3977D13E" w14:textId="40693EEF" w:rsidR="0063512B" w:rsidRPr="004C28E5" w:rsidRDefault="0063512B" w:rsidP="00191E85">
            <w:pPr>
              <w:spacing w:line="240" w:lineRule="auto"/>
              <w:jc w:val="center"/>
            </w:pPr>
            <w:r w:rsidRPr="009019CF">
              <w:t xml:space="preserve">Density-based cluster validity measure </w:t>
            </w:r>
            <w:r w:rsidRPr="009019CF">
              <w:lastRenderedPageBreak/>
              <w:t>comparing intra-cluster density to inter-cluster density</w:t>
            </w:r>
          </w:p>
        </w:tc>
        <w:tc>
          <w:tcPr>
            <w:tcW w:w="1440" w:type="dxa"/>
            <w:noWrap/>
          </w:tcPr>
          <w:p w14:paraId="44A3108A" w14:textId="77777777" w:rsidR="0063512B" w:rsidRPr="004C28E5" w:rsidRDefault="0063512B" w:rsidP="00191E85">
            <w:pPr>
              <w:spacing w:line="240" w:lineRule="auto"/>
              <w:jc w:val="center"/>
            </w:pPr>
            <w:r>
              <w:lastRenderedPageBreak/>
              <w:t>[-1, +1]</w:t>
            </w:r>
          </w:p>
        </w:tc>
        <w:tc>
          <w:tcPr>
            <w:tcW w:w="1080" w:type="dxa"/>
          </w:tcPr>
          <w:p w14:paraId="3EBE4FE1" w14:textId="4818EBF6" w:rsidR="0063512B" w:rsidRPr="004C28E5" w:rsidRDefault="0063512B" w:rsidP="00191E85">
            <w:pPr>
              <w:spacing w:line="240" w:lineRule="auto"/>
              <w:jc w:val="center"/>
            </w:pPr>
            <w:r w:rsidRPr="00EC7C00">
              <w:fldChar w:fldCharType="begin"/>
            </w:r>
            <w:r w:rsidR="00B11A65">
              <w:instrText xml:space="preserve"> ADDIN ZOTERO_ITEM CSL_CITATION {"citationID":"mfTQqrtc","properties":{"formattedCitation":"(47)","plainCitation":"(4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9B523F" w:rsidRPr="009B523F">
              <w:t>(47)</w:t>
            </w:r>
            <w:r w:rsidRPr="00EC7C00">
              <w:fldChar w:fldCharType="end"/>
            </w:r>
          </w:p>
        </w:tc>
        <w:tc>
          <w:tcPr>
            <w:tcW w:w="990" w:type="dxa"/>
          </w:tcPr>
          <w:p w14:paraId="260B4B19" w14:textId="5D053D82"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ctn2S3L5","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4FE711A3" w14:textId="77777777" w:rsidTr="006F714D">
        <w:trPr>
          <w:trHeight w:val="300"/>
        </w:trPr>
        <w:tc>
          <w:tcPr>
            <w:tcW w:w="1345" w:type="dxa"/>
            <w:noWrap/>
          </w:tcPr>
          <w:p w14:paraId="0EA8A591" w14:textId="4AE821E8" w:rsidR="0063512B" w:rsidRPr="008F1C37" w:rsidRDefault="0063512B" w:rsidP="00191E85">
            <w:pPr>
              <w:spacing w:line="240" w:lineRule="auto"/>
              <w:jc w:val="center"/>
              <w:rPr>
                <w:b/>
                <w:bCs/>
              </w:rPr>
            </w:pPr>
            <w:r w:rsidRPr="008F1C37">
              <w:t>H</w:t>
            </w:r>
            <w:r w:rsidR="00A73386">
              <w:t xml:space="preserve"> (↓)</w:t>
            </w:r>
          </w:p>
        </w:tc>
        <w:tc>
          <w:tcPr>
            <w:tcW w:w="1823" w:type="dxa"/>
          </w:tcPr>
          <w:p w14:paraId="3E6D8C74" w14:textId="77777777" w:rsidR="0063512B" w:rsidRPr="009019CF" w:rsidRDefault="0063512B" w:rsidP="00191E85">
            <w:pPr>
              <w:spacing w:line="240" w:lineRule="auto"/>
              <w:jc w:val="center"/>
            </w:pPr>
          </w:p>
        </w:tc>
        <w:tc>
          <w:tcPr>
            <w:tcW w:w="2677" w:type="dxa"/>
            <w:gridSpan w:val="2"/>
            <w:noWrap/>
          </w:tcPr>
          <w:p w14:paraId="76E47421" w14:textId="3E82E3E5" w:rsidR="0063512B" w:rsidRPr="004C28E5" w:rsidRDefault="0063512B" w:rsidP="00191E85">
            <w:pPr>
              <w:spacing w:line="240" w:lineRule="auto"/>
              <w:jc w:val="center"/>
            </w:pPr>
            <w:r w:rsidRPr="009019CF">
              <w:t>Hartigan criterion measuring change in explained variance when increasing cluster count</w:t>
            </w:r>
          </w:p>
        </w:tc>
        <w:tc>
          <w:tcPr>
            <w:tcW w:w="1440" w:type="dxa"/>
            <w:noWrap/>
          </w:tcPr>
          <w:p w14:paraId="354808A1" w14:textId="379776BC" w:rsidR="0063512B" w:rsidRPr="004C28E5" w:rsidRDefault="00A73386" w:rsidP="00191E85">
            <w:pPr>
              <w:spacing w:line="240" w:lineRule="auto"/>
              <w:jc w:val="center"/>
            </w:pPr>
            <w:r>
              <w:t>(+inf, 0]</w:t>
            </w:r>
          </w:p>
        </w:tc>
        <w:tc>
          <w:tcPr>
            <w:tcW w:w="1080" w:type="dxa"/>
          </w:tcPr>
          <w:p w14:paraId="277FDF08" w14:textId="4C16F415" w:rsidR="0063512B" w:rsidRPr="004C28E5" w:rsidRDefault="0063512B" w:rsidP="00191E85">
            <w:pPr>
              <w:spacing w:line="240" w:lineRule="auto"/>
              <w:jc w:val="center"/>
            </w:pPr>
            <w:r w:rsidRPr="00EC3E53">
              <w:fldChar w:fldCharType="begin"/>
            </w:r>
            <w:r w:rsidR="00B11A65">
              <w:instrText xml:space="preserve"> ADDIN ZOTERO_ITEM CSL_CITATION {"citationID":"7pre9V8b","properties":{"formattedCitation":"(55)","plainCitation":"(55)","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Pr="00EC3E53">
              <w:fldChar w:fldCharType="separate"/>
            </w:r>
            <w:r w:rsidR="009B523F" w:rsidRPr="009B523F">
              <w:t>(55)</w:t>
            </w:r>
            <w:r w:rsidRPr="00EC3E53">
              <w:fldChar w:fldCharType="end"/>
            </w:r>
          </w:p>
        </w:tc>
        <w:tc>
          <w:tcPr>
            <w:tcW w:w="990" w:type="dxa"/>
          </w:tcPr>
          <w:p w14:paraId="6F9C07E0" w14:textId="5324230B"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20RsBgrV","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20177ECC" w14:textId="77777777" w:rsidTr="006F714D">
        <w:trPr>
          <w:trHeight w:val="300"/>
        </w:trPr>
        <w:tc>
          <w:tcPr>
            <w:tcW w:w="1345" w:type="dxa"/>
            <w:noWrap/>
          </w:tcPr>
          <w:p w14:paraId="6E9C7E64" w14:textId="77777777" w:rsidR="0063512B" w:rsidRPr="00BD4ACB" w:rsidRDefault="0063512B" w:rsidP="00191E85">
            <w:pPr>
              <w:spacing w:line="240" w:lineRule="auto"/>
              <w:jc w:val="center"/>
              <w:rPr>
                <w:b/>
                <w:bCs/>
              </w:rPr>
            </w:pPr>
            <w:r w:rsidRPr="00BD4ACB">
              <w:t>cSIL (↑)</w:t>
            </w:r>
          </w:p>
        </w:tc>
        <w:tc>
          <w:tcPr>
            <w:tcW w:w="1823" w:type="dxa"/>
          </w:tcPr>
          <w:p w14:paraId="47498CA5" w14:textId="77777777" w:rsidR="0063512B" w:rsidRPr="009019CF" w:rsidRDefault="0063512B" w:rsidP="00191E85">
            <w:pPr>
              <w:spacing w:line="240" w:lineRule="auto"/>
              <w:jc w:val="center"/>
            </w:pPr>
          </w:p>
        </w:tc>
        <w:tc>
          <w:tcPr>
            <w:tcW w:w="2677" w:type="dxa"/>
            <w:gridSpan w:val="2"/>
            <w:noWrap/>
          </w:tcPr>
          <w:p w14:paraId="04A9BCEA" w14:textId="0BB203D4" w:rsidR="0063512B" w:rsidRPr="004C28E5" w:rsidRDefault="0063512B" w:rsidP="00191E85">
            <w:pPr>
              <w:spacing w:line="240" w:lineRule="auto"/>
              <w:jc w:val="center"/>
            </w:pPr>
            <w:r w:rsidRPr="009019CF">
              <w:t>Centroid-based silhouette: per-point silhouette computed using centroid distances instead of full pairwise distances, averaged over points</w:t>
            </w:r>
          </w:p>
        </w:tc>
        <w:tc>
          <w:tcPr>
            <w:tcW w:w="1440" w:type="dxa"/>
            <w:noWrap/>
          </w:tcPr>
          <w:p w14:paraId="7EC116C6" w14:textId="77777777" w:rsidR="0063512B" w:rsidRPr="004C28E5" w:rsidRDefault="0063512B" w:rsidP="00191E85">
            <w:pPr>
              <w:spacing w:line="240" w:lineRule="auto"/>
              <w:jc w:val="center"/>
            </w:pPr>
            <w:r>
              <w:t>[-1, +1]</w:t>
            </w:r>
          </w:p>
        </w:tc>
        <w:tc>
          <w:tcPr>
            <w:tcW w:w="1080" w:type="dxa"/>
          </w:tcPr>
          <w:p w14:paraId="5093ABDB" w14:textId="47509B2A" w:rsidR="0063512B" w:rsidRPr="004C28E5" w:rsidRDefault="0063512B" w:rsidP="00191E85">
            <w:pPr>
              <w:spacing w:line="240" w:lineRule="auto"/>
              <w:jc w:val="center"/>
            </w:pPr>
            <w:r>
              <w:fldChar w:fldCharType="begin"/>
            </w:r>
            <w:r w:rsidR="00B11A65">
              <w:instrText xml:space="preserve"> ADDIN ZOTERO_ITEM CSL_CITATION {"citationID":"mWVqfs16","properties":{"formattedCitation":"(37,40)","plainCitation":"(37,40)","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9B523F" w:rsidRPr="009B523F">
              <w:t>(37,40)</w:t>
            </w:r>
            <w:r>
              <w:fldChar w:fldCharType="end"/>
            </w:r>
          </w:p>
        </w:tc>
        <w:tc>
          <w:tcPr>
            <w:tcW w:w="990" w:type="dxa"/>
          </w:tcPr>
          <w:p w14:paraId="4C34C933" w14:textId="7AE1852B"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qtjf3nrm","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2B05DCE5" w14:textId="77777777" w:rsidTr="006F714D">
        <w:trPr>
          <w:trHeight w:val="300"/>
        </w:trPr>
        <w:tc>
          <w:tcPr>
            <w:tcW w:w="1345" w:type="dxa"/>
            <w:noWrap/>
          </w:tcPr>
          <w:p w14:paraId="406826B6" w14:textId="77777777" w:rsidR="0063512B" w:rsidRPr="00BD4ACB" w:rsidRDefault="0063512B" w:rsidP="00191E85">
            <w:pPr>
              <w:spacing w:line="240" w:lineRule="auto"/>
              <w:jc w:val="center"/>
              <w:rPr>
                <w:b/>
                <w:bCs/>
              </w:rPr>
            </w:pPr>
            <w:r w:rsidRPr="00BD4ACB">
              <w:t>GD43 (↑)</w:t>
            </w:r>
          </w:p>
        </w:tc>
        <w:tc>
          <w:tcPr>
            <w:tcW w:w="1823" w:type="dxa"/>
          </w:tcPr>
          <w:p w14:paraId="441484F5" w14:textId="50250625"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76A1DC58" w14:textId="6BA56B5B" w:rsidR="0063512B" w:rsidRPr="004C28E5" w:rsidRDefault="0063512B" w:rsidP="00191E85">
            <w:pPr>
              <w:spacing w:line="240" w:lineRule="auto"/>
              <w:jc w:val="center"/>
            </w:pPr>
            <w:r w:rsidRPr="009019CF">
              <w:t>Generalized Dunn variant (4/3) using specific choices for inter-cluster distance and intra-cluster diameter.</w:t>
            </w:r>
          </w:p>
        </w:tc>
        <w:tc>
          <w:tcPr>
            <w:tcW w:w="1440" w:type="dxa"/>
            <w:noWrap/>
          </w:tcPr>
          <w:p w14:paraId="3A8F2011" w14:textId="77777777" w:rsidR="0063512B" w:rsidRPr="004C28E5" w:rsidRDefault="0063512B" w:rsidP="00191E85">
            <w:pPr>
              <w:spacing w:line="240" w:lineRule="auto"/>
              <w:jc w:val="center"/>
            </w:pPr>
            <w:r w:rsidRPr="004C28E5">
              <w:t>[0, +inf)</w:t>
            </w:r>
          </w:p>
        </w:tc>
        <w:tc>
          <w:tcPr>
            <w:tcW w:w="1080" w:type="dxa"/>
          </w:tcPr>
          <w:p w14:paraId="1FCE0F02" w14:textId="40EB5992" w:rsidR="0063512B" w:rsidRPr="004C28E5" w:rsidRDefault="0063512B" w:rsidP="00191E85">
            <w:pPr>
              <w:spacing w:line="240" w:lineRule="auto"/>
              <w:jc w:val="center"/>
            </w:pPr>
            <w:r>
              <w:fldChar w:fldCharType="begin"/>
            </w:r>
            <w:r w:rsidR="00B11A65">
              <w:instrText xml:space="preserve"> ADDIN ZOTERO_ITEM CSL_CITATION {"citationID":"31YcEGac","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p>
        </w:tc>
        <w:tc>
          <w:tcPr>
            <w:tcW w:w="990" w:type="dxa"/>
          </w:tcPr>
          <w:p w14:paraId="3F22899B" w14:textId="5BF31D12"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vLx7ZXMS","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429FA4AE" w14:textId="77777777" w:rsidTr="006F714D">
        <w:trPr>
          <w:trHeight w:val="300"/>
        </w:trPr>
        <w:tc>
          <w:tcPr>
            <w:tcW w:w="1345" w:type="dxa"/>
            <w:noWrap/>
          </w:tcPr>
          <w:p w14:paraId="1AF81203" w14:textId="77777777" w:rsidR="0063512B" w:rsidRPr="00BD4ACB" w:rsidRDefault="0063512B" w:rsidP="00191E85">
            <w:pPr>
              <w:spacing w:line="240" w:lineRule="auto"/>
              <w:jc w:val="center"/>
              <w:rPr>
                <w:b/>
                <w:bCs/>
              </w:rPr>
            </w:pPr>
            <w:r w:rsidRPr="00BD4ACB">
              <w:t>GD53 (↑)</w:t>
            </w:r>
          </w:p>
        </w:tc>
        <w:tc>
          <w:tcPr>
            <w:tcW w:w="1823" w:type="dxa"/>
          </w:tcPr>
          <w:p w14:paraId="6F010E69" w14:textId="54F8E3E1"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9D7C83E" w14:textId="623D916E" w:rsidR="0063512B" w:rsidRPr="004C28E5" w:rsidRDefault="0063512B" w:rsidP="00191E85">
            <w:pPr>
              <w:spacing w:line="240" w:lineRule="auto"/>
              <w:jc w:val="center"/>
            </w:pPr>
            <w:r w:rsidRPr="009019CF">
              <w:t>Generalized Dunn variant (5/3</w:t>
            </w:r>
            <w:r>
              <w:t>)</w:t>
            </w:r>
            <w:r w:rsidRPr="009019CF">
              <w:t xml:space="preserve"> with different distance/diameter definitions</w:t>
            </w:r>
          </w:p>
        </w:tc>
        <w:tc>
          <w:tcPr>
            <w:tcW w:w="1440" w:type="dxa"/>
            <w:noWrap/>
          </w:tcPr>
          <w:p w14:paraId="2629D37C" w14:textId="77777777" w:rsidR="0063512B" w:rsidRPr="004C28E5" w:rsidRDefault="0063512B" w:rsidP="00191E85">
            <w:pPr>
              <w:spacing w:line="240" w:lineRule="auto"/>
              <w:jc w:val="center"/>
            </w:pPr>
            <w:r w:rsidRPr="004C28E5">
              <w:t>[0, +inf)</w:t>
            </w:r>
          </w:p>
        </w:tc>
        <w:tc>
          <w:tcPr>
            <w:tcW w:w="1080" w:type="dxa"/>
          </w:tcPr>
          <w:p w14:paraId="2DA2F12C" w14:textId="36CCCFCA" w:rsidR="0063512B" w:rsidRPr="004C28E5" w:rsidRDefault="0063512B" w:rsidP="00191E85">
            <w:pPr>
              <w:spacing w:line="240" w:lineRule="auto"/>
              <w:jc w:val="center"/>
            </w:pPr>
            <w:r>
              <w:fldChar w:fldCharType="begin"/>
            </w:r>
            <w:r w:rsidR="00B11A65">
              <w:instrText xml:space="preserve"> ADDIN ZOTERO_ITEM CSL_CITATION {"citationID":"87O36DCZ","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p>
        </w:tc>
        <w:tc>
          <w:tcPr>
            <w:tcW w:w="990" w:type="dxa"/>
          </w:tcPr>
          <w:p w14:paraId="5F0AF681" w14:textId="75234434"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nsZqm1aX","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1B438086" w14:textId="77777777" w:rsidTr="006F714D">
        <w:trPr>
          <w:trHeight w:val="300"/>
        </w:trPr>
        <w:tc>
          <w:tcPr>
            <w:tcW w:w="1345" w:type="dxa"/>
            <w:noWrap/>
          </w:tcPr>
          <w:p w14:paraId="017D7DAF" w14:textId="77777777" w:rsidR="0063512B" w:rsidRPr="00BD4ACB" w:rsidRDefault="0063512B" w:rsidP="00191E85">
            <w:pPr>
              <w:spacing w:line="240" w:lineRule="auto"/>
              <w:jc w:val="center"/>
              <w:rPr>
                <w:b/>
                <w:bCs/>
              </w:rPr>
            </w:pPr>
            <w:r w:rsidRPr="00BD4ACB">
              <w:t>PS (↑)</w:t>
            </w:r>
          </w:p>
        </w:tc>
        <w:tc>
          <w:tcPr>
            <w:tcW w:w="1823" w:type="dxa"/>
          </w:tcPr>
          <w:p w14:paraId="194635F6" w14:textId="77777777" w:rsidR="0063512B" w:rsidRDefault="0063512B" w:rsidP="00191E85">
            <w:pPr>
              <w:spacing w:line="240" w:lineRule="auto"/>
              <w:jc w:val="center"/>
            </w:pPr>
          </w:p>
        </w:tc>
        <w:tc>
          <w:tcPr>
            <w:tcW w:w="2677" w:type="dxa"/>
            <w:gridSpan w:val="2"/>
            <w:noWrap/>
          </w:tcPr>
          <w:p w14:paraId="464B4737" w14:textId="1692D01A" w:rsidR="0063512B" w:rsidRPr="004C28E5" w:rsidRDefault="0063512B" w:rsidP="00191E85">
            <w:pPr>
              <w:spacing w:line="240" w:lineRule="auto"/>
              <w:jc w:val="center"/>
            </w:pPr>
            <w:r>
              <w:t>A</w:t>
            </w:r>
            <w:r w:rsidRPr="009019CF">
              <w:t>ggregate measure of separation between cluster prototypes relative to within-cluster spread</w:t>
            </w:r>
          </w:p>
        </w:tc>
        <w:tc>
          <w:tcPr>
            <w:tcW w:w="1440" w:type="dxa"/>
            <w:noWrap/>
          </w:tcPr>
          <w:p w14:paraId="50F7DC00" w14:textId="77777777" w:rsidR="0063512B" w:rsidRPr="004C28E5" w:rsidRDefault="0063512B" w:rsidP="00191E85">
            <w:pPr>
              <w:spacing w:line="240" w:lineRule="auto"/>
              <w:jc w:val="center"/>
            </w:pPr>
            <w:r w:rsidRPr="004C28E5">
              <w:t>[0, +inf)</w:t>
            </w:r>
          </w:p>
        </w:tc>
        <w:tc>
          <w:tcPr>
            <w:tcW w:w="1080" w:type="dxa"/>
          </w:tcPr>
          <w:p w14:paraId="4FBFDB31" w14:textId="35998D0F" w:rsidR="0063512B" w:rsidRPr="004C28E5" w:rsidRDefault="0063512B" w:rsidP="00191E85">
            <w:pPr>
              <w:spacing w:line="240" w:lineRule="auto"/>
              <w:jc w:val="center"/>
            </w:pPr>
            <w:r>
              <w:fldChar w:fldCharType="begin"/>
            </w:r>
            <w:r w:rsidR="00B11A65">
              <w:instrText xml:space="preserve"> ADDIN ZOTERO_ITEM CSL_CITATION {"citationID":"BT0zCXUi","properties":{"formattedCitation":"(43)","plainCitation":"(43)","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9B523F" w:rsidRPr="009B523F">
              <w:t>(43)</w:t>
            </w:r>
            <w:r>
              <w:fldChar w:fldCharType="end"/>
            </w:r>
          </w:p>
        </w:tc>
        <w:tc>
          <w:tcPr>
            <w:tcW w:w="990" w:type="dxa"/>
          </w:tcPr>
          <w:p w14:paraId="0E48D5EC" w14:textId="747B1619"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6TssEZCu","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54BE6D05" w14:textId="77777777" w:rsidTr="006F714D">
        <w:trPr>
          <w:trHeight w:val="278"/>
        </w:trPr>
        <w:tc>
          <w:tcPr>
            <w:tcW w:w="1345" w:type="dxa"/>
            <w:noWrap/>
          </w:tcPr>
          <w:p w14:paraId="07A65A97" w14:textId="77777777" w:rsidR="0063512B" w:rsidRPr="00BD4ACB" w:rsidRDefault="0063512B" w:rsidP="00191E85">
            <w:pPr>
              <w:spacing w:line="240" w:lineRule="auto"/>
              <w:jc w:val="center"/>
              <w:rPr>
                <w:b/>
                <w:bCs/>
              </w:rPr>
            </w:pPr>
            <w:r w:rsidRPr="00BD4ACB">
              <w:t>rCIP (↓)</w:t>
            </w:r>
          </w:p>
        </w:tc>
        <w:tc>
          <w:tcPr>
            <w:tcW w:w="1823" w:type="dxa"/>
          </w:tcPr>
          <w:p w14:paraId="1210E326" w14:textId="77777777" w:rsidR="0063512B" w:rsidRDefault="0063512B" w:rsidP="00191E85">
            <w:pPr>
              <w:spacing w:line="240" w:lineRule="auto"/>
              <w:jc w:val="center"/>
            </w:pPr>
          </w:p>
        </w:tc>
        <w:tc>
          <w:tcPr>
            <w:tcW w:w="2677" w:type="dxa"/>
            <w:gridSpan w:val="2"/>
            <w:noWrap/>
          </w:tcPr>
          <w:p w14:paraId="13EE1864" w14:textId="3590E0E8" w:rsidR="0063512B" w:rsidRPr="004C28E5" w:rsidRDefault="0063512B" w:rsidP="00191E85">
            <w:pPr>
              <w:spacing w:line="240" w:lineRule="auto"/>
              <w:jc w:val="center"/>
            </w:pPr>
            <w:r>
              <w:t>C</w:t>
            </w:r>
            <w:r w:rsidRPr="009019CF">
              <w:t>ross-potential between cluster representative distributions</w:t>
            </w:r>
          </w:p>
        </w:tc>
        <w:tc>
          <w:tcPr>
            <w:tcW w:w="1440" w:type="dxa"/>
            <w:noWrap/>
          </w:tcPr>
          <w:p w14:paraId="302A7D62" w14:textId="77777777" w:rsidR="0063512B" w:rsidRPr="004C28E5" w:rsidRDefault="0063512B" w:rsidP="00191E85">
            <w:pPr>
              <w:spacing w:line="240" w:lineRule="auto"/>
              <w:jc w:val="center"/>
            </w:pPr>
            <w:r>
              <w:t>(+inf, 0]</w:t>
            </w:r>
          </w:p>
        </w:tc>
        <w:tc>
          <w:tcPr>
            <w:tcW w:w="1080" w:type="dxa"/>
          </w:tcPr>
          <w:p w14:paraId="6918F642" w14:textId="040F25CF" w:rsidR="0063512B" w:rsidRPr="004C28E5" w:rsidRDefault="0063512B" w:rsidP="00191E85">
            <w:pPr>
              <w:spacing w:line="240" w:lineRule="auto"/>
              <w:jc w:val="center"/>
            </w:pPr>
            <w:r>
              <w:fldChar w:fldCharType="begin"/>
            </w:r>
            <w:r w:rsidR="00B11A65">
              <w:instrText xml:space="preserve"> ADDIN ZOTERO_ITEM CSL_CITATION {"citationID":"6rr1v3eo","properties":{"formattedCitation":"(44)","plainCitation":"(44)","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9B523F" w:rsidRPr="009B523F">
              <w:t>(44)</w:t>
            </w:r>
            <w:r>
              <w:fldChar w:fldCharType="end"/>
            </w:r>
          </w:p>
        </w:tc>
        <w:tc>
          <w:tcPr>
            <w:tcW w:w="990" w:type="dxa"/>
          </w:tcPr>
          <w:p w14:paraId="7DAC4420" w14:textId="614F1297"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ioe9VXEk","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66155D2E" w14:textId="77777777" w:rsidTr="006F714D">
        <w:trPr>
          <w:trHeight w:val="300"/>
        </w:trPr>
        <w:tc>
          <w:tcPr>
            <w:tcW w:w="1345" w:type="dxa"/>
            <w:noWrap/>
          </w:tcPr>
          <w:p w14:paraId="28693A26" w14:textId="77777777" w:rsidR="0063512B" w:rsidRPr="00BD4ACB" w:rsidRDefault="0063512B" w:rsidP="00191E85">
            <w:pPr>
              <w:spacing w:line="240" w:lineRule="auto"/>
              <w:jc w:val="center"/>
              <w:rPr>
                <w:b/>
                <w:bCs/>
              </w:rPr>
            </w:pPr>
            <w:r w:rsidRPr="00BD4ACB">
              <w:t>WB (↓)</w:t>
            </w:r>
          </w:p>
        </w:tc>
        <w:tc>
          <w:tcPr>
            <w:tcW w:w="1823" w:type="dxa"/>
          </w:tcPr>
          <w:p w14:paraId="31E50D93" w14:textId="77777777" w:rsidR="0063512B" w:rsidRDefault="0063512B" w:rsidP="00191E85">
            <w:pPr>
              <w:spacing w:line="240" w:lineRule="auto"/>
              <w:jc w:val="center"/>
            </w:pPr>
          </w:p>
        </w:tc>
        <w:tc>
          <w:tcPr>
            <w:tcW w:w="2677" w:type="dxa"/>
            <w:gridSpan w:val="2"/>
            <w:noWrap/>
          </w:tcPr>
          <w:p w14:paraId="67E89BC5" w14:textId="2CE6EB7E" w:rsidR="0063512B" w:rsidRPr="004C28E5" w:rsidRDefault="0063512B" w:rsidP="00191E85">
            <w:pPr>
              <w:spacing w:line="240" w:lineRule="auto"/>
              <w:jc w:val="center"/>
            </w:pPr>
            <w:r>
              <w:t>C</w:t>
            </w:r>
            <w:r w:rsidRPr="009019CF">
              <w:t>ombined within-cluster scatter measure (sum-of-squares based)</w:t>
            </w:r>
          </w:p>
        </w:tc>
        <w:tc>
          <w:tcPr>
            <w:tcW w:w="1440" w:type="dxa"/>
            <w:noWrap/>
          </w:tcPr>
          <w:p w14:paraId="61ACB7D8" w14:textId="77777777" w:rsidR="0063512B" w:rsidRPr="004C28E5" w:rsidRDefault="0063512B" w:rsidP="00191E85">
            <w:pPr>
              <w:spacing w:line="240" w:lineRule="auto"/>
              <w:jc w:val="center"/>
            </w:pPr>
            <w:r>
              <w:t>(+inf, 0]</w:t>
            </w:r>
          </w:p>
        </w:tc>
        <w:tc>
          <w:tcPr>
            <w:tcW w:w="1080" w:type="dxa"/>
          </w:tcPr>
          <w:p w14:paraId="3A15CD29" w14:textId="72CBB471" w:rsidR="0063512B" w:rsidRPr="004C28E5" w:rsidRDefault="0063512B" w:rsidP="00191E85">
            <w:pPr>
              <w:spacing w:line="240" w:lineRule="auto"/>
              <w:jc w:val="center"/>
            </w:pPr>
            <w:r>
              <w:rPr>
                <w:lang w:val="de-DE"/>
              </w:rPr>
              <w:fldChar w:fldCharType="begin"/>
            </w:r>
            <w:r w:rsidR="00B11A65">
              <w:instrText xml:space="preserve"> ADDIN ZOTERO_ITEM CSL_CITATION {"citationID":"1f9HLgMe","properties":{"formattedCitation":"(45)","plainCitation":"(45)","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9B523F" w:rsidRPr="009B523F">
              <w:t>(45)</w:t>
            </w:r>
            <w:r>
              <w:rPr>
                <w:lang w:val="de-DE"/>
              </w:rPr>
              <w:fldChar w:fldCharType="end"/>
            </w:r>
          </w:p>
        </w:tc>
        <w:tc>
          <w:tcPr>
            <w:tcW w:w="990" w:type="dxa"/>
          </w:tcPr>
          <w:p w14:paraId="716C62C0" w14:textId="3294774C"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NjpEgiyJ","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12706740" w14:textId="77777777" w:rsidTr="006F714D">
        <w:trPr>
          <w:trHeight w:val="300"/>
        </w:trPr>
        <w:tc>
          <w:tcPr>
            <w:tcW w:w="1345" w:type="dxa"/>
            <w:noWrap/>
          </w:tcPr>
          <w:p w14:paraId="5CA48A3F" w14:textId="77777777" w:rsidR="0063512B" w:rsidRPr="00BD4ACB" w:rsidRDefault="0063512B" w:rsidP="00191E85">
            <w:pPr>
              <w:spacing w:line="240" w:lineRule="auto"/>
              <w:jc w:val="center"/>
              <w:rPr>
                <w:b/>
                <w:bCs/>
              </w:rPr>
            </w:pPr>
            <w:r w:rsidRPr="00BD4ACB">
              <w:t>SF (↑)</w:t>
            </w:r>
          </w:p>
        </w:tc>
        <w:tc>
          <w:tcPr>
            <w:tcW w:w="1823" w:type="dxa"/>
          </w:tcPr>
          <w:p w14:paraId="1FA3622C" w14:textId="529D9E2B"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2F58793D" w14:textId="3B46A136" w:rsidR="0063512B" w:rsidRPr="004C28E5" w:rsidRDefault="0063512B" w:rsidP="00191E85">
            <w:pPr>
              <w:spacing w:line="240" w:lineRule="auto"/>
              <w:jc w:val="center"/>
            </w:pPr>
            <w:r>
              <w:t>C</w:t>
            </w:r>
            <w:r w:rsidRPr="009019CF">
              <w:t>omposite validity score</w:t>
            </w:r>
            <w:r>
              <w:t xml:space="preserve"> of</w:t>
            </w:r>
            <w:r w:rsidRPr="009019CF">
              <w:t xml:space="preserve"> </w:t>
            </w:r>
            <w:r w:rsidRPr="002C3C8F">
              <w:t>between-</w:t>
            </w:r>
            <w:r>
              <w:t>cluster</w:t>
            </w:r>
            <w:r w:rsidRPr="002C3C8F">
              <w:t xml:space="preserve"> term </w:t>
            </w:r>
            <w:r>
              <w:t>(</w:t>
            </w:r>
            <w:r w:rsidRPr="002C3C8F">
              <w:t>measures how far cluster centroids lie from the global centroid</w:t>
            </w:r>
            <w:r>
              <w:t>)</w:t>
            </w:r>
            <w:r w:rsidRPr="002C3C8F">
              <w:t>, and a within-</w:t>
            </w:r>
            <w:r>
              <w:t>cluster</w:t>
            </w:r>
            <w:r w:rsidRPr="002C3C8F">
              <w:t xml:space="preserve"> term </w:t>
            </w:r>
            <w:r>
              <w:t>(</w:t>
            </w:r>
            <w:r w:rsidRPr="002C3C8F">
              <w:t>measures average point-to-centroid scatter inside clusters</w:t>
            </w:r>
            <w:r>
              <w:t>)</w:t>
            </w:r>
          </w:p>
        </w:tc>
        <w:tc>
          <w:tcPr>
            <w:tcW w:w="1440" w:type="dxa"/>
            <w:noWrap/>
          </w:tcPr>
          <w:p w14:paraId="702FF7A4" w14:textId="77777777" w:rsidR="0063512B" w:rsidRPr="004C28E5" w:rsidRDefault="0063512B" w:rsidP="00191E85">
            <w:pPr>
              <w:spacing w:line="240" w:lineRule="auto"/>
              <w:jc w:val="center"/>
            </w:pPr>
            <w:r>
              <w:t>[0, +1]</w:t>
            </w:r>
          </w:p>
        </w:tc>
        <w:tc>
          <w:tcPr>
            <w:tcW w:w="1080" w:type="dxa"/>
          </w:tcPr>
          <w:p w14:paraId="7B3C50A6" w14:textId="16FF4D03" w:rsidR="0063512B" w:rsidRPr="004C28E5" w:rsidRDefault="0063512B" w:rsidP="00191E85">
            <w:pPr>
              <w:spacing w:line="240" w:lineRule="auto"/>
              <w:jc w:val="center"/>
            </w:pPr>
            <w:r>
              <w:fldChar w:fldCharType="begin"/>
            </w:r>
            <w:r w:rsidR="00B11A65">
              <w:instrText xml:space="preserve"> ADDIN ZOTERO_ITEM CSL_CITATION {"citationID":"W4wY7762","properties":{"formattedCitation":"(57)","plainCitation":"(57)","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fldChar w:fldCharType="separate"/>
            </w:r>
            <w:r w:rsidR="009B523F" w:rsidRPr="009B523F">
              <w:t>(57)</w:t>
            </w:r>
            <w:r>
              <w:fldChar w:fldCharType="end"/>
            </w:r>
          </w:p>
        </w:tc>
        <w:tc>
          <w:tcPr>
            <w:tcW w:w="990" w:type="dxa"/>
          </w:tcPr>
          <w:p w14:paraId="53EEFD18" w14:textId="654F9663"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4RNgfcCG","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4C6C9182" w14:textId="77777777" w:rsidTr="006F714D">
        <w:trPr>
          <w:trHeight w:val="300"/>
        </w:trPr>
        <w:tc>
          <w:tcPr>
            <w:tcW w:w="1345" w:type="dxa"/>
            <w:noWrap/>
          </w:tcPr>
          <w:p w14:paraId="7D35BA71" w14:textId="77777777" w:rsidR="0063512B" w:rsidRPr="00BD4ACB" w:rsidRDefault="0063512B" w:rsidP="00191E85">
            <w:pPr>
              <w:spacing w:line="240" w:lineRule="auto"/>
              <w:jc w:val="center"/>
              <w:rPr>
                <w:b/>
                <w:bCs/>
              </w:rPr>
            </w:pPr>
            <w:r w:rsidRPr="00BD4ACB">
              <w:t>SD (↓)</w:t>
            </w:r>
          </w:p>
        </w:tc>
        <w:tc>
          <w:tcPr>
            <w:tcW w:w="1823" w:type="dxa"/>
          </w:tcPr>
          <w:p w14:paraId="62E1D1AB" w14:textId="77777777" w:rsidR="0063512B" w:rsidRDefault="0063512B" w:rsidP="00191E85">
            <w:pPr>
              <w:spacing w:line="240" w:lineRule="auto"/>
              <w:jc w:val="center"/>
            </w:pPr>
          </w:p>
        </w:tc>
        <w:tc>
          <w:tcPr>
            <w:tcW w:w="2677" w:type="dxa"/>
            <w:gridSpan w:val="2"/>
            <w:noWrap/>
          </w:tcPr>
          <w:p w14:paraId="113E8A19" w14:textId="59F9E562" w:rsidR="0063512B" w:rsidRPr="004C28E5" w:rsidRDefault="0063512B" w:rsidP="00191E85">
            <w:pPr>
              <w:spacing w:line="240" w:lineRule="auto"/>
              <w:jc w:val="center"/>
            </w:pPr>
            <w:r>
              <w:t>C</w:t>
            </w:r>
            <w:r w:rsidRPr="009019CF">
              <w:t xml:space="preserve">ombined scattering (average within-cluster </w:t>
            </w:r>
            <w:r w:rsidRPr="009019CF">
              <w:lastRenderedPageBreak/>
              <w:t>spread) and separation term</w:t>
            </w:r>
          </w:p>
        </w:tc>
        <w:tc>
          <w:tcPr>
            <w:tcW w:w="1440" w:type="dxa"/>
            <w:noWrap/>
          </w:tcPr>
          <w:p w14:paraId="27449D1A" w14:textId="77777777" w:rsidR="0063512B" w:rsidRPr="004C28E5" w:rsidRDefault="0063512B" w:rsidP="00191E85">
            <w:pPr>
              <w:spacing w:line="240" w:lineRule="auto"/>
              <w:jc w:val="center"/>
            </w:pPr>
            <w:r>
              <w:lastRenderedPageBreak/>
              <w:t>(+inf, 0]</w:t>
            </w:r>
          </w:p>
        </w:tc>
        <w:tc>
          <w:tcPr>
            <w:tcW w:w="1080" w:type="dxa"/>
          </w:tcPr>
          <w:p w14:paraId="0E4BB4E2" w14:textId="6A60DF23" w:rsidR="0063512B" w:rsidRPr="004C28E5" w:rsidRDefault="0063512B" w:rsidP="00191E85">
            <w:pPr>
              <w:spacing w:line="240" w:lineRule="auto"/>
              <w:jc w:val="center"/>
            </w:pPr>
            <w:r>
              <w:fldChar w:fldCharType="begin"/>
            </w:r>
            <w:r w:rsidR="00B11A65">
              <w:instrText xml:space="preserve"> ADDIN ZOTERO_ITEM CSL_CITATION {"citationID":"GElGVZZp","properties":{"formattedCitation":"(58)","plainCitation":"(58)","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fldChar w:fldCharType="separate"/>
            </w:r>
            <w:r w:rsidR="009B523F" w:rsidRPr="009B523F">
              <w:t>(58)</w:t>
            </w:r>
            <w:r>
              <w:fldChar w:fldCharType="end"/>
            </w:r>
          </w:p>
        </w:tc>
        <w:tc>
          <w:tcPr>
            <w:tcW w:w="990" w:type="dxa"/>
          </w:tcPr>
          <w:p w14:paraId="0966EBB1" w14:textId="66BBEE5B"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WzLkYzJa","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2F15D4B3" w14:textId="77777777" w:rsidTr="006F714D">
        <w:trPr>
          <w:trHeight w:val="300"/>
        </w:trPr>
        <w:tc>
          <w:tcPr>
            <w:tcW w:w="1345" w:type="dxa"/>
            <w:noWrap/>
          </w:tcPr>
          <w:p w14:paraId="7C170882" w14:textId="77777777" w:rsidR="0063512B" w:rsidRPr="00BD4ACB" w:rsidRDefault="0063512B" w:rsidP="00191E85">
            <w:pPr>
              <w:spacing w:after="160" w:line="240" w:lineRule="auto"/>
              <w:jc w:val="center"/>
              <w:rPr>
                <w:b/>
                <w:bCs/>
              </w:rPr>
            </w:pPr>
            <w:r w:rsidRPr="00BD4ACB">
              <w:t>SDbw (↓)</w:t>
            </w:r>
          </w:p>
        </w:tc>
        <w:tc>
          <w:tcPr>
            <w:tcW w:w="1823" w:type="dxa"/>
          </w:tcPr>
          <w:p w14:paraId="784896B3" w14:textId="79CE641D" w:rsidR="00371F55"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1AAE4CBA" w14:textId="0C356AA3" w:rsidR="0063512B" w:rsidRPr="004C28E5" w:rsidRDefault="0063512B" w:rsidP="00191E85">
            <w:pPr>
              <w:spacing w:line="240" w:lineRule="auto"/>
              <w:jc w:val="center"/>
            </w:pPr>
            <w:r>
              <w:t>S</w:t>
            </w:r>
            <w:r w:rsidRPr="009019CF">
              <w:t>um of average within-cluster scatter and density-based between-cluster term;</w:t>
            </w:r>
          </w:p>
        </w:tc>
        <w:tc>
          <w:tcPr>
            <w:tcW w:w="1440" w:type="dxa"/>
            <w:noWrap/>
          </w:tcPr>
          <w:p w14:paraId="2BC24BD2" w14:textId="77777777" w:rsidR="0063512B" w:rsidRPr="004C28E5" w:rsidRDefault="0063512B" w:rsidP="00191E85">
            <w:pPr>
              <w:spacing w:line="240" w:lineRule="auto"/>
              <w:jc w:val="center"/>
            </w:pPr>
            <w:r>
              <w:t>(+inf, 0]</w:t>
            </w:r>
          </w:p>
        </w:tc>
        <w:tc>
          <w:tcPr>
            <w:tcW w:w="1080" w:type="dxa"/>
          </w:tcPr>
          <w:p w14:paraId="57E37F5E" w14:textId="7CC8FCAF" w:rsidR="0063512B" w:rsidRPr="004C28E5" w:rsidRDefault="0063512B" w:rsidP="00191E85">
            <w:pPr>
              <w:spacing w:line="240" w:lineRule="auto"/>
              <w:jc w:val="center"/>
            </w:pPr>
            <w:r>
              <w:fldChar w:fldCharType="begin"/>
            </w:r>
            <w:r w:rsidR="00B11A65">
              <w:instrText xml:space="preserve"> ADDIN ZOTERO_ITEM CSL_CITATION {"citationID":"IXW76t9y","properties":{"formattedCitation":"(59)","plainCitation":"(59)","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fldChar w:fldCharType="separate"/>
            </w:r>
            <w:r w:rsidR="009B523F" w:rsidRPr="009B523F">
              <w:t>(59)</w:t>
            </w:r>
            <w:r>
              <w:fldChar w:fldCharType="end"/>
            </w:r>
          </w:p>
        </w:tc>
        <w:tc>
          <w:tcPr>
            <w:tcW w:w="990" w:type="dxa"/>
          </w:tcPr>
          <w:p w14:paraId="4D9A2F4F" w14:textId="2F1F0CB0"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I99bXqCo","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70B458EE" w14:textId="77777777" w:rsidTr="006F714D">
        <w:trPr>
          <w:trHeight w:val="300"/>
        </w:trPr>
        <w:tc>
          <w:tcPr>
            <w:tcW w:w="1345" w:type="dxa"/>
            <w:noWrap/>
          </w:tcPr>
          <w:p w14:paraId="1B7B65C6" w14:textId="218B1522" w:rsidR="0063512B" w:rsidRPr="00BD4ACB" w:rsidRDefault="0063512B" w:rsidP="00191E85">
            <w:pPr>
              <w:spacing w:line="240" w:lineRule="auto"/>
              <w:jc w:val="center"/>
            </w:pPr>
            <w:r>
              <w:t>C</w:t>
            </w:r>
            <w:r w:rsidR="00126623">
              <w:t xml:space="preserve"> </w:t>
            </w:r>
            <w:r w:rsidR="00126623" w:rsidRPr="00BD4ACB">
              <w:t>(↓)</w:t>
            </w:r>
          </w:p>
        </w:tc>
        <w:tc>
          <w:tcPr>
            <w:tcW w:w="1823" w:type="dxa"/>
          </w:tcPr>
          <w:p w14:paraId="67FC24B5" w14:textId="5FDD297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4F193468" w14:textId="77777777" w:rsidR="0063512B" w:rsidRDefault="0063512B" w:rsidP="00191E85">
            <w:pPr>
              <w:spacing w:line="240" w:lineRule="auto"/>
              <w:jc w:val="center"/>
            </w:pPr>
          </w:p>
        </w:tc>
        <w:tc>
          <w:tcPr>
            <w:tcW w:w="1440" w:type="dxa"/>
            <w:noWrap/>
          </w:tcPr>
          <w:p w14:paraId="14FC4EE7" w14:textId="1AEE7C0E" w:rsidR="0063512B" w:rsidRDefault="00D7682E" w:rsidP="00191E85">
            <w:pPr>
              <w:spacing w:line="240" w:lineRule="auto"/>
              <w:jc w:val="center"/>
            </w:pPr>
            <w:r>
              <w:t>[</w:t>
            </w:r>
            <w:r w:rsidR="00D76025">
              <w:t>+</w:t>
            </w:r>
            <w:r>
              <w:t>1, 0]</w:t>
            </w:r>
          </w:p>
        </w:tc>
        <w:tc>
          <w:tcPr>
            <w:tcW w:w="1080" w:type="dxa"/>
          </w:tcPr>
          <w:p w14:paraId="2E6BB495" w14:textId="5EE7474A" w:rsidR="0063512B" w:rsidRDefault="008E06EF" w:rsidP="00191E85">
            <w:pPr>
              <w:spacing w:line="240" w:lineRule="auto"/>
              <w:jc w:val="center"/>
            </w:pPr>
            <w:r>
              <w:fldChar w:fldCharType="begin"/>
            </w:r>
            <w:r w:rsidR="00B11A65">
              <w:instrText xml:space="preserve"> ADDIN ZOTERO_ITEM CSL_CITATION {"citationID":"ukfzgsDW","properties":{"formattedCitation":"(61)","plainCitation":"(61)","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fldChar w:fldCharType="separate"/>
            </w:r>
            <w:r w:rsidR="009B523F" w:rsidRPr="009B523F">
              <w:t>(61)</w:t>
            </w:r>
            <w:r>
              <w:fldChar w:fldCharType="end"/>
            </w:r>
          </w:p>
        </w:tc>
        <w:tc>
          <w:tcPr>
            <w:tcW w:w="990" w:type="dxa"/>
          </w:tcPr>
          <w:p w14:paraId="74FB8899" w14:textId="42CB019C" w:rsidR="0063512B" w:rsidRPr="00237FFD" w:rsidRDefault="003F6DF3" w:rsidP="00191E85">
            <w:pPr>
              <w:spacing w:line="240" w:lineRule="auto"/>
              <w:jc w:val="center"/>
              <w:rPr>
                <w:b/>
                <w:bCs/>
              </w:rPr>
            </w:pPr>
            <w:r>
              <w:rPr>
                <w:b/>
                <w:bCs/>
              </w:rPr>
              <w:t>-</w:t>
            </w:r>
          </w:p>
        </w:tc>
      </w:tr>
      <w:tr w:rsidR="00D76025" w:rsidRPr="00131A93" w14:paraId="37831FF2" w14:textId="77777777" w:rsidTr="006F714D">
        <w:trPr>
          <w:trHeight w:val="300"/>
        </w:trPr>
        <w:tc>
          <w:tcPr>
            <w:tcW w:w="1345" w:type="dxa"/>
            <w:noWrap/>
          </w:tcPr>
          <w:p w14:paraId="1747A560" w14:textId="4E8DF3B9" w:rsidR="00D76025" w:rsidRDefault="00D76025" w:rsidP="00191E85">
            <w:pPr>
              <w:spacing w:line="240" w:lineRule="auto"/>
              <w:jc w:val="center"/>
            </w:pPr>
            <w:r>
              <w:t>I</w:t>
            </w:r>
            <w:r w:rsidR="00126623">
              <w:t xml:space="preserve"> </w:t>
            </w:r>
            <w:r w:rsidR="00126623" w:rsidRPr="00BD4ACB">
              <w:t>(↑)</w:t>
            </w:r>
          </w:p>
        </w:tc>
        <w:tc>
          <w:tcPr>
            <w:tcW w:w="1823" w:type="dxa"/>
          </w:tcPr>
          <w:p w14:paraId="32A021E0" w14:textId="2B48FBFD" w:rsidR="00D76025"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44406B96" w14:textId="77777777" w:rsidR="00D76025" w:rsidRDefault="00D76025" w:rsidP="00191E85">
            <w:pPr>
              <w:spacing w:line="240" w:lineRule="auto"/>
              <w:jc w:val="center"/>
            </w:pPr>
          </w:p>
        </w:tc>
        <w:tc>
          <w:tcPr>
            <w:tcW w:w="1440" w:type="dxa"/>
            <w:noWrap/>
          </w:tcPr>
          <w:p w14:paraId="766C31D4" w14:textId="6FBAA1BA" w:rsidR="00D76025" w:rsidRDefault="00D76025" w:rsidP="00191E85">
            <w:pPr>
              <w:spacing w:line="240" w:lineRule="auto"/>
              <w:jc w:val="center"/>
            </w:pPr>
            <w:r>
              <w:t>[0, +inf)</w:t>
            </w:r>
          </w:p>
        </w:tc>
        <w:tc>
          <w:tcPr>
            <w:tcW w:w="1080" w:type="dxa"/>
          </w:tcPr>
          <w:p w14:paraId="2FC09823" w14:textId="63455649" w:rsidR="00D76025" w:rsidRDefault="00D76025" w:rsidP="00191E85">
            <w:pPr>
              <w:spacing w:line="240" w:lineRule="auto"/>
              <w:jc w:val="center"/>
            </w:pPr>
            <w:r>
              <w:fldChar w:fldCharType="begin"/>
            </w:r>
            <w:r w:rsidR="00B11A65">
              <w:instrText xml:space="preserve"> ADDIN ZOTERO_ITEM CSL_CITATION {"citationID":"LIXRSkKR","properties":{"formattedCitation":"(62)","plainCitation":"(62)","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9B523F" w:rsidRPr="009B523F">
              <w:t>(62)</w:t>
            </w:r>
            <w:r>
              <w:fldChar w:fldCharType="end"/>
            </w:r>
          </w:p>
        </w:tc>
        <w:tc>
          <w:tcPr>
            <w:tcW w:w="990" w:type="dxa"/>
          </w:tcPr>
          <w:p w14:paraId="0A9955F4" w14:textId="01098FB9" w:rsidR="00D76025" w:rsidRPr="00237FFD" w:rsidRDefault="003F6DF3" w:rsidP="00191E85">
            <w:pPr>
              <w:spacing w:line="240" w:lineRule="auto"/>
              <w:jc w:val="center"/>
              <w:rPr>
                <w:b/>
                <w:bCs/>
              </w:rPr>
            </w:pPr>
            <w:r>
              <w:rPr>
                <w:b/>
                <w:bCs/>
              </w:rPr>
              <w:t>-</w:t>
            </w:r>
          </w:p>
        </w:tc>
      </w:tr>
      <w:tr w:rsidR="008E06EF" w:rsidRPr="00131A93" w14:paraId="6C4735CF" w14:textId="77777777" w:rsidTr="006F714D">
        <w:trPr>
          <w:trHeight w:val="300"/>
        </w:trPr>
        <w:tc>
          <w:tcPr>
            <w:tcW w:w="1345" w:type="dxa"/>
            <w:noWrap/>
          </w:tcPr>
          <w:p w14:paraId="6E178B80" w14:textId="405F855D" w:rsidR="008E06EF" w:rsidRDefault="008E06EF" w:rsidP="00191E85">
            <w:pPr>
              <w:spacing w:line="240" w:lineRule="auto"/>
              <w:jc w:val="center"/>
            </w:pPr>
            <w:r>
              <w:t>CDbw</w:t>
            </w:r>
            <w:r w:rsidR="00126623">
              <w:t xml:space="preserve"> </w:t>
            </w:r>
            <w:r w:rsidR="00126623" w:rsidRPr="00BD4ACB">
              <w:t>(↑)</w:t>
            </w:r>
          </w:p>
        </w:tc>
        <w:tc>
          <w:tcPr>
            <w:tcW w:w="1823" w:type="dxa"/>
          </w:tcPr>
          <w:p w14:paraId="184F8F6F" w14:textId="315A025E" w:rsidR="008E06EF" w:rsidRDefault="0073362D" w:rsidP="00191E85">
            <w:pPr>
              <w:spacing w:line="240" w:lineRule="auto"/>
              <w:jc w:val="center"/>
            </w:pPr>
            <m:oMathPara>
              <m:oMath>
                <m:r>
                  <w:rPr>
                    <w:rFonts w:ascii="Cambria Math" w:hAnsi="Cambria Math"/>
                  </w:rPr>
                  <m:t>O(NKD)</m:t>
                </m:r>
              </m:oMath>
            </m:oMathPara>
          </w:p>
        </w:tc>
        <w:tc>
          <w:tcPr>
            <w:tcW w:w="2677" w:type="dxa"/>
            <w:gridSpan w:val="2"/>
            <w:noWrap/>
          </w:tcPr>
          <w:p w14:paraId="3F3E5863" w14:textId="77777777" w:rsidR="008E06EF" w:rsidRDefault="008E06EF" w:rsidP="00191E85">
            <w:pPr>
              <w:spacing w:line="240" w:lineRule="auto"/>
              <w:jc w:val="center"/>
            </w:pPr>
          </w:p>
        </w:tc>
        <w:tc>
          <w:tcPr>
            <w:tcW w:w="1440" w:type="dxa"/>
            <w:noWrap/>
          </w:tcPr>
          <w:p w14:paraId="55D1973E" w14:textId="0BA937FB" w:rsidR="008E06EF" w:rsidRDefault="008E06EF" w:rsidP="00191E85">
            <w:pPr>
              <w:spacing w:line="240" w:lineRule="auto"/>
              <w:jc w:val="center"/>
            </w:pPr>
            <w:r>
              <w:t>[0, +inf)</w:t>
            </w:r>
          </w:p>
        </w:tc>
        <w:tc>
          <w:tcPr>
            <w:tcW w:w="1080" w:type="dxa"/>
          </w:tcPr>
          <w:p w14:paraId="64A41816" w14:textId="28FA72DF" w:rsidR="008E06EF" w:rsidRDefault="008E06EF" w:rsidP="00191E85">
            <w:pPr>
              <w:spacing w:line="240" w:lineRule="auto"/>
              <w:jc w:val="center"/>
            </w:pPr>
            <w:r>
              <w:fldChar w:fldCharType="begin"/>
            </w:r>
            <w:r w:rsidR="00B11A65">
              <w:instrText xml:space="preserve"> ADDIN ZOTERO_ITEM CSL_CITATION {"citationID":"1RMWQIH9","properties":{"formattedCitation":"(63)","plainCitation":"(6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9B523F" w:rsidRPr="009B523F">
              <w:t>(63)</w:t>
            </w:r>
            <w:r>
              <w:fldChar w:fldCharType="end"/>
            </w:r>
          </w:p>
        </w:tc>
        <w:tc>
          <w:tcPr>
            <w:tcW w:w="990" w:type="dxa"/>
          </w:tcPr>
          <w:p w14:paraId="063CF9C9" w14:textId="66DB5BB6" w:rsidR="008E06EF" w:rsidRPr="00237FFD" w:rsidRDefault="003F6DF3" w:rsidP="00191E85">
            <w:pPr>
              <w:spacing w:line="240" w:lineRule="auto"/>
              <w:jc w:val="center"/>
              <w:rPr>
                <w:b/>
                <w:bCs/>
              </w:rPr>
            </w:pPr>
            <w:r>
              <w:rPr>
                <w:b/>
                <w:bCs/>
              </w:rPr>
              <w:t>-</w:t>
            </w:r>
          </w:p>
        </w:tc>
      </w:tr>
      <w:tr w:rsidR="008E06EF" w:rsidRPr="00131A93" w14:paraId="5F779465" w14:textId="77777777" w:rsidTr="006F714D">
        <w:trPr>
          <w:trHeight w:val="300"/>
        </w:trPr>
        <w:tc>
          <w:tcPr>
            <w:tcW w:w="1345" w:type="dxa"/>
            <w:noWrap/>
          </w:tcPr>
          <w:p w14:paraId="65DA0100" w14:textId="31D60395" w:rsidR="008E06EF" w:rsidRDefault="008E06EF" w:rsidP="00191E85">
            <w:pPr>
              <w:spacing w:line="240" w:lineRule="auto"/>
              <w:jc w:val="center"/>
            </w:pPr>
            <w:r w:rsidRPr="00C351EC">
              <w:t>VIASCKDE</w:t>
            </w:r>
            <w:r w:rsidR="00126623">
              <w:t xml:space="preserve"> </w:t>
            </w:r>
            <w:r w:rsidR="00126623" w:rsidRPr="00BD4ACB">
              <w:t>(↑)</w:t>
            </w:r>
          </w:p>
        </w:tc>
        <w:tc>
          <w:tcPr>
            <w:tcW w:w="1823" w:type="dxa"/>
          </w:tcPr>
          <w:p w14:paraId="7765551B" w14:textId="537ECF81" w:rsidR="008E06EF"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057EF389" w14:textId="77777777" w:rsidR="008E06EF" w:rsidRDefault="008E06EF" w:rsidP="00191E85">
            <w:pPr>
              <w:spacing w:line="240" w:lineRule="auto"/>
              <w:jc w:val="center"/>
            </w:pPr>
          </w:p>
        </w:tc>
        <w:tc>
          <w:tcPr>
            <w:tcW w:w="1440" w:type="dxa"/>
            <w:noWrap/>
          </w:tcPr>
          <w:p w14:paraId="725172A8" w14:textId="4AD978A1" w:rsidR="008E06EF" w:rsidRDefault="008E06EF" w:rsidP="00191E85">
            <w:pPr>
              <w:spacing w:line="240" w:lineRule="auto"/>
              <w:jc w:val="center"/>
            </w:pPr>
            <w:r>
              <w:t>[−1,+1]</w:t>
            </w:r>
          </w:p>
        </w:tc>
        <w:tc>
          <w:tcPr>
            <w:tcW w:w="1080" w:type="dxa"/>
          </w:tcPr>
          <w:p w14:paraId="39A89776" w14:textId="5E22F4DD" w:rsidR="008E06EF" w:rsidRDefault="008E06EF" w:rsidP="00191E85">
            <w:pPr>
              <w:spacing w:line="240" w:lineRule="auto"/>
              <w:jc w:val="center"/>
            </w:pPr>
            <w:r>
              <w:fldChar w:fldCharType="begin"/>
            </w:r>
            <w:r w:rsidR="00B11A65">
              <w:instrText xml:space="preserve"> ADDIN ZOTERO_ITEM CSL_CITATION {"citationID":"TBXGmHwE","properties":{"formattedCitation":"(64)","plainCitation":"(64)","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9B523F" w:rsidRPr="009B523F">
              <w:t>(64)</w:t>
            </w:r>
            <w:r>
              <w:fldChar w:fldCharType="end"/>
            </w:r>
          </w:p>
        </w:tc>
        <w:tc>
          <w:tcPr>
            <w:tcW w:w="990" w:type="dxa"/>
          </w:tcPr>
          <w:p w14:paraId="13C74A3C" w14:textId="085A351B" w:rsidR="008E06EF" w:rsidRPr="00237FFD" w:rsidRDefault="003F6DF3" w:rsidP="00191E85">
            <w:pPr>
              <w:spacing w:line="240" w:lineRule="auto"/>
              <w:jc w:val="center"/>
              <w:rPr>
                <w:b/>
                <w:bCs/>
              </w:rPr>
            </w:pPr>
            <w:r>
              <w:rPr>
                <w:b/>
                <w:bCs/>
              </w:rPr>
              <w:t>-</w:t>
            </w:r>
          </w:p>
        </w:tc>
      </w:tr>
      <w:tr w:rsidR="001D2310" w:rsidRPr="00131A93" w14:paraId="38CA7A42" w14:textId="77777777" w:rsidTr="006F714D">
        <w:trPr>
          <w:trHeight w:val="300"/>
        </w:trPr>
        <w:tc>
          <w:tcPr>
            <w:tcW w:w="1345" w:type="dxa"/>
            <w:noWrap/>
          </w:tcPr>
          <w:p w14:paraId="2E61715D" w14:textId="5D6D837F" w:rsidR="001D2310" w:rsidRPr="00C351EC" w:rsidRDefault="001D2310" w:rsidP="00191E85">
            <w:pPr>
              <w:spacing w:line="240" w:lineRule="auto"/>
              <w:jc w:val="center"/>
            </w:pPr>
            <w:r>
              <w:t>CS</w:t>
            </w:r>
            <w:r w:rsidR="00126623">
              <w:t xml:space="preserve"> </w:t>
            </w:r>
            <w:r w:rsidR="00126623" w:rsidRPr="00BD4ACB">
              <w:t>(↓)</w:t>
            </w:r>
          </w:p>
        </w:tc>
        <w:tc>
          <w:tcPr>
            <w:tcW w:w="1823" w:type="dxa"/>
          </w:tcPr>
          <w:p w14:paraId="6B46D858" w14:textId="580C63E3" w:rsidR="001D2310"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7E6A6D3" w14:textId="77777777" w:rsidR="001D2310" w:rsidRDefault="001D2310" w:rsidP="00191E85">
            <w:pPr>
              <w:spacing w:line="240" w:lineRule="auto"/>
              <w:jc w:val="center"/>
            </w:pPr>
          </w:p>
        </w:tc>
        <w:tc>
          <w:tcPr>
            <w:tcW w:w="1440" w:type="dxa"/>
            <w:noWrap/>
          </w:tcPr>
          <w:p w14:paraId="069AB410" w14:textId="6581FA23" w:rsidR="001D2310" w:rsidRDefault="00470788" w:rsidP="00191E85">
            <w:pPr>
              <w:spacing w:line="240" w:lineRule="auto"/>
              <w:jc w:val="center"/>
            </w:pPr>
            <w:r>
              <w:t>(+inf, 0]</w:t>
            </w:r>
          </w:p>
        </w:tc>
        <w:tc>
          <w:tcPr>
            <w:tcW w:w="1080" w:type="dxa"/>
          </w:tcPr>
          <w:p w14:paraId="77FA8142" w14:textId="37639EA6" w:rsidR="001D2310" w:rsidRDefault="001D2310" w:rsidP="00191E85">
            <w:pPr>
              <w:spacing w:line="240" w:lineRule="auto"/>
              <w:jc w:val="center"/>
            </w:pPr>
            <w:r>
              <w:fldChar w:fldCharType="begin"/>
            </w:r>
            <w:r w:rsidR="00B11A65">
              <w:instrText xml:space="preserve"> ADDIN ZOTERO_ITEM CSL_CITATION {"citationID":"Klt0uSp4","properties":{"formattedCitation":"(65)","plainCitation":"(65)","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Pr="001D2310">
              <w:t>(65)</w:t>
            </w:r>
            <w:r>
              <w:fldChar w:fldCharType="end"/>
            </w:r>
          </w:p>
        </w:tc>
        <w:tc>
          <w:tcPr>
            <w:tcW w:w="990" w:type="dxa"/>
          </w:tcPr>
          <w:p w14:paraId="603DAAB3" w14:textId="07B3FF8A" w:rsidR="001D2310" w:rsidRPr="00237FFD" w:rsidRDefault="003F6DF3" w:rsidP="00191E85">
            <w:pPr>
              <w:spacing w:line="240" w:lineRule="auto"/>
              <w:jc w:val="center"/>
              <w:rPr>
                <w:b/>
                <w:bCs/>
              </w:rPr>
            </w:pPr>
            <w:r>
              <w:rPr>
                <w:b/>
                <w:bCs/>
              </w:rPr>
              <w:t>-</w:t>
            </w:r>
          </w:p>
        </w:tc>
      </w:tr>
      <w:tr w:rsidR="00CC148D" w:rsidRPr="00131A93" w14:paraId="26FA80AA" w14:textId="77777777" w:rsidTr="006F714D">
        <w:trPr>
          <w:trHeight w:val="300"/>
        </w:trPr>
        <w:tc>
          <w:tcPr>
            <w:tcW w:w="1345" w:type="dxa"/>
            <w:noWrap/>
          </w:tcPr>
          <w:p w14:paraId="58FA3306" w14:textId="398A734F" w:rsidR="00CC148D" w:rsidRDefault="00CC148D" w:rsidP="00191E85">
            <w:pPr>
              <w:spacing w:line="240" w:lineRule="auto"/>
              <w:jc w:val="center"/>
            </w:pPr>
            <w:r>
              <w:t>COP</w:t>
            </w:r>
            <w:r w:rsidR="00DC4C77">
              <w:t xml:space="preserve"> </w:t>
            </w:r>
            <w:r w:rsidR="00DC4C77" w:rsidRPr="00BD4ACB">
              <w:t>(↓)</w:t>
            </w:r>
          </w:p>
        </w:tc>
        <w:tc>
          <w:tcPr>
            <w:tcW w:w="1823" w:type="dxa"/>
          </w:tcPr>
          <w:p w14:paraId="11844633" w14:textId="5A9FA8DC" w:rsidR="00CC148D" w:rsidRDefault="00DC4C77"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1A85BDEA" w14:textId="77777777" w:rsidR="00CC148D" w:rsidRDefault="00CC148D" w:rsidP="00191E85">
            <w:pPr>
              <w:spacing w:line="240" w:lineRule="auto"/>
              <w:jc w:val="center"/>
            </w:pPr>
          </w:p>
        </w:tc>
        <w:tc>
          <w:tcPr>
            <w:tcW w:w="1440" w:type="dxa"/>
            <w:noWrap/>
          </w:tcPr>
          <w:p w14:paraId="17D37401" w14:textId="298CB582" w:rsidR="00CC148D" w:rsidRDefault="00DC4C77" w:rsidP="00191E85">
            <w:pPr>
              <w:spacing w:line="240" w:lineRule="auto"/>
              <w:jc w:val="center"/>
            </w:pPr>
            <w:r>
              <w:t>(+inf, 0]</w:t>
            </w:r>
          </w:p>
        </w:tc>
        <w:tc>
          <w:tcPr>
            <w:tcW w:w="1080" w:type="dxa"/>
          </w:tcPr>
          <w:p w14:paraId="26161478" w14:textId="26997EDF" w:rsidR="00CC148D" w:rsidRDefault="00DC4C77" w:rsidP="00191E85">
            <w:pPr>
              <w:spacing w:line="240" w:lineRule="auto"/>
              <w:jc w:val="center"/>
            </w:pPr>
            <w:r>
              <w:fldChar w:fldCharType="begin"/>
            </w:r>
            <w:r w:rsidR="00B11A65">
              <w:instrText xml:space="preserve"> ADDIN ZOTERO_ITEM CSL_CITATION {"citationID":"wwO72Aa8","properties":{"formattedCitation":"(66)","plainCitation":"(66)","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fldChar w:fldCharType="separate"/>
            </w:r>
            <w:r w:rsidRPr="00DC4C77">
              <w:t>(66)</w:t>
            </w:r>
            <w:r>
              <w:fldChar w:fldCharType="end"/>
            </w:r>
          </w:p>
        </w:tc>
        <w:tc>
          <w:tcPr>
            <w:tcW w:w="990" w:type="dxa"/>
          </w:tcPr>
          <w:p w14:paraId="381C0BB9" w14:textId="1F5F037D" w:rsidR="00CC148D" w:rsidRPr="00237FFD" w:rsidRDefault="003F6DF3" w:rsidP="00191E85">
            <w:pPr>
              <w:spacing w:line="240" w:lineRule="auto"/>
              <w:jc w:val="center"/>
              <w:rPr>
                <w:b/>
                <w:bCs/>
              </w:rPr>
            </w:pPr>
            <w:r>
              <w:rPr>
                <w:b/>
                <w:bCs/>
              </w:rPr>
              <w:t>-</w:t>
            </w:r>
          </w:p>
        </w:tc>
      </w:tr>
    </w:tbl>
    <w:p w14:paraId="1FCB37FE" w14:textId="20A1D015" w:rsidR="006F1E10" w:rsidRDefault="006F1E10" w:rsidP="00AA3315">
      <w:pPr>
        <w:tabs>
          <w:tab w:val="left" w:pos="216"/>
        </w:tabs>
        <w:spacing w:after="0"/>
      </w:pPr>
    </w:p>
    <w:p w14:paraId="0DA48067" w14:textId="77777777" w:rsidR="001B08AC" w:rsidRDefault="001B08AC" w:rsidP="00AA3315">
      <w:pPr>
        <w:tabs>
          <w:tab w:val="left" w:pos="216"/>
        </w:tabs>
        <w:spacing w:after="0"/>
      </w:pPr>
    </w:p>
    <w:p w14:paraId="49E83F31" w14:textId="24D00EE3" w:rsidR="001B08AC" w:rsidRDefault="001B08AC" w:rsidP="00AA3315">
      <w:pPr>
        <w:tabs>
          <w:tab w:val="left" w:pos="216"/>
        </w:tabs>
        <w:spacing w:after="0"/>
      </w:pPr>
      <w:r>
        <w:t>COP</w:t>
      </w:r>
      <w:r w:rsidR="00DC4C77">
        <w:t xml:space="preserve"> </w:t>
      </w:r>
      <w:r w:rsidR="00DC4C77">
        <w:fldChar w:fldCharType="begin"/>
      </w:r>
      <w:r w:rsidR="00B11A65">
        <w:instrText xml:space="preserve"> ADDIN ZOTERO_ITEM CSL_CITATION {"citationID":"6IUGp8cp","properties":{"formattedCitation":"(66)","plainCitation":"(66)","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rsidR="00DC4C77">
        <w:fldChar w:fldCharType="separate"/>
      </w:r>
      <w:r w:rsidR="00DC4C77" w:rsidRPr="00DC4C77">
        <w:t>(66)</w:t>
      </w:r>
      <w:r w:rsidR="00DC4C77">
        <w:fldChar w:fldCharType="end"/>
      </w:r>
      <w:r w:rsidR="00DC4C77">
        <w:t xml:space="preserve"> </w:t>
      </w:r>
      <w:r w:rsidR="00DC4C77" w:rsidRPr="00DC4C77">
        <w:t xml:space="preserve">measures the ratio between intra-cluster compactness (average distance from points to their cluster centroid) and a “farthest-neighbour” inter-cluster distance (for each cluster, the minimum over outside points of the maximum distance from that outside point to members of the cluster). COP takes values in </w:t>
      </w:r>
      <m:oMath>
        <m:r>
          <w:rPr>
            <w:rFonts w:ascii="Cambria Math" w:hAnsi="Cambria Math"/>
          </w:rPr>
          <m:t>[0,</m:t>
        </m:r>
        <m:r>
          <m:rPr>
            <m:sty m:val="p"/>
          </m:rPr>
          <w:rPr>
            <w:rFonts w:ascii="Cambria Math" w:hAnsi="Cambria Math"/>
          </w:rPr>
          <m:t>∞</m:t>
        </m:r>
        <m:r>
          <w:rPr>
            <w:rFonts w:ascii="Cambria Math" w:hAnsi="Cambria Math"/>
          </w:rPr>
          <m:t>)</m:t>
        </m:r>
      </m:oMath>
      <w:r w:rsidR="00DC4C77" w:rsidRPr="00DC4C77">
        <w:t>; values close to 0 indicate tight, well-separated clusters while large values indicate loose or poorly separated clusters. Thus</w:t>
      </w:r>
      <w:r w:rsidR="00DC4C77">
        <w:t>,</w:t>
      </w:r>
      <w:r w:rsidR="00DC4C77" w:rsidRPr="00DC4C77">
        <w:t xml:space="preserve"> COP evaluates partitions that have small within-cluster scatter and relatively large farthest-neighbour separation</w:t>
      </w:r>
      <w:r w:rsidR="00DC4C77">
        <w:t>.</w:t>
      </w:r>
    </w:p>
    <w:p w14:paraId="150255B8" w14:textId="77777777" w:rsidR="00DC4C77" w:rsidRDefault="00DC4C77" w:rsidP="00AA3315">
      <w:pPr>
        <w:tabs>
          <w:tab w:val="left" w:pos="216"/>
        </w:tabs>
        <w:spacing w:after="0"/>
      </w:pPr>
    </w:p>
    <w:p w14:paraId="199F7954" w14:textId="1C1CA49D" w:rsidR="00DC4C77" w:rsidRDefault="00DC4C77" w:rsidP="00AA3315">
      <w:pPr>
        <w:tabs>
          <w:tab w:val="left" w:pos="216"/>
        </w:tabs>
        <w:spacing w:after="0"/>
      </w:pPr>
      <m:oMathPara>
        <m:oMath>
          <m:r>
            <w:rPr>
              <w:rFonts w:ascii="Cambria Math" w:hAnsi="Cambria Math"/>
            </w:rPr>
            <m:t>COP=</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x, y)</m:t>
                          </m:r>
                        </m:e>
                      </m:func>
                    </m:e>
                  </m:func>
                </m:den>
              </m:f>
            </m:e>
          </m:nary>
        </m:oMath>
      </m:oMathPara>
    </w:p>
    <w:p w14:paraId="7B19F048" w14:textId="77777777" w:rsidR="00C351EC" w:rsidRDefault="00C351EC" w:rsidP="00AA3315">
      <w:pPr>
        <w:tabs>
          <w:tab w:val="left" w:pos="216"/>
        </w:tabs>
        <w:spacing w:after="0"/>
      </w:pPr>
    </w:p>
    <w:p w14:paraId="583CEDAF" w14:textId="6C56D207" w:rsidR="00C351EC" w:rsidRDefault="00C351EC" w:rsidP="00AA3315">
      <w:pPr>
        <w:tabs>
          <w:tab w:val="left" w:pos="216"/>
        </w:tabs>
        <w:spacing w:after="0"/>
      </w:pPr>
      <w:r>
        <w:t xml:space="preserve">C index </w:t>
      </w:r>
      <w:r w:rsidR="00065AE2">
        <w:fldChar w:fldCharType="begin"/>
      </w:r>
      <w:r w:rsidR="00B11A65">
        <w:instrText xml:space="preserve"> ADDIN ZOTERO_ITEM CSL_CITATION {"citationID":"uJr2R7Xk","properties":{"formattedCitation":"(61)","plainCitation":"(61)","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rsidR="00065AE2">
        <w:fldChar w:fldCharType="separate"/>
      </w:r>
      <w:r w:rsidR="009B523F" w:rsidRPr="009B523F">
        <w:t>(61)</w:t>
      </w:r>
      <w:r w:rsidR="00065AE2">
        <w:fldChar w:fldCharType="end"/>
      </w:r>
    </w:p>
    <w:p w14:paraId="64CE4B15" w14:textId="77777777" w:rsidR="00065AE2" w:rsidRDefault="00065AE2" w:rsidP="00AA3315">
      <w:pPr>
        <w:tabs>
          <w:tab w:val="left" w:pos="216"/>
        </w:tabs>
        <w:spacing w:after="0"/>
      </w:pPr>
    </w:p>
    <w:p w14:paraId="7AE1478D" w14:textId="4ACBDC5C" w:rsidR="008D2CC6" w:rsidRPr="008D2CC6" w:rsidRDefault="008D2CC6" w:rsidP="00AA3315">
      <w:pPr>
        <w:tabs>
          <w:tab w:val="left" w:pos="216"/>
        </w:tabs>
        <w:spacing w:after="0"/>
        <w:rPr>
          <w:color w:val="EE0000"/>
        </w:rPr>
      </w:pPr>
      <w:r w:rsidRPr="008D2CC6">
        <w:rPr>
          <w:color w:val="EE0000"/>
        </w:rPr>
        <w:t xml:space="preserve">can only be used for evaluating the validity of clustering results obtained using the k-means algorithm due to its assumption that the clusters are spherical, equally sized, and have the same density. It is sensitive to the scale of the data, presence of noise and overlapping clusters. </w:t>
      </w:r>
    </w:p>
    <w:p w14:paraId="4A3D8ECF" w14:textId="77777777" w:rsidR="008D2CC6" w:rsidRDefault="008D2CC6" w:rsidP="00AA3315">
      <w:pPr>
        <w:tabs>
          <w:tab w:val="left" w:pos="216"/>
        </w:tabs>
        <w:spacing w:after="0"/>
      </w:pPr>
    </w:p>
    <w:p w14:paraId="399042B6" w14:textId="777EAA9D" w:rsidR="00065AE2" w:rsidRPr="00744D83" w:rsidRDefault="00065AE2" w:rsidP="00AA3315">
      <w:pPr>
        <w:tabs>
          <w:tab w:val="left" w:pos="216"/>
        </w:tabs>
        <w:spacing w:after="0"/>
      </w:pPr>
      <m:oMathPara>
        <m:oMath>
          <m:r>
            <w:rPr>
              <w:rFonts w:ascii="Cambria Math" w:hAnsi="Cambria Math"/>
            </w:rPr>
            <m:t xml:space="preserve">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lt;j</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oMath>
      </m:oMathPara>
    </w:p>
    <w:p w14:paraId="0F9E06EE" w14:textId="6D1DA2D0" w:rsidR="00744D83" w:rsidRPr="00744D83" w:rsidRDefault="00000000" w:rsidP="00AA3315">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m:t>
          </m:r>
          <m:nary>
            <m:naryPr>
              <m:chr m:val="∑"/>
              <m:limLoc m:val="undOvr"/>
              <m:ctrlPr>
                <w:rPr>
                  <w:rFonts w:ascii="Cambria Math" w:hAnsi="Cambria Math"/>
                  <w:i/>
                </w:rPr>
              </m:ctrlPr>
            </m:naryPr>
            <m:sub>
              <m:r>
                <w:rPr>
                  <w:rFonts w:ascii="Cambria Math" w:hAnsi="Cambria Math"/>
                </w:rPr>
                <m:t>r=1</m:t>
              </m:r>
            </m:sub>
            <m:sup>
              <m:r>
                <w:rPr>
                  <w:rFonts w:ascii="Cambria Math" w:hAnsi="Cambria Math"/>
                </w:rPr>
                <m:t>m</m:t>
              </m:r>
            </m:sup>
            <m:e>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r</m:t>
                      </m:r>
                    </m:e>
                  </m:d>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xml:space="preserve">, </m:t>
          </m:r>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x</m:t>
                  </m:r>
                </m:e>
              </m:d>
            </m:sub>
          </m:sSub>
          <m:r>
            <w:rPr>
              <w:rFonts w:ascii="Cambria Math" w:hAnsi="Cambria Math"/>
            </w:rPr>
            <m:t xml:space="preserve"> sorted pairwise distances</m:t>
          </m:r>
        </m:oMath>
      </m:oMathPara>
    </w:p>
    <w:p w14:paraId="7A0A5E0D" w14:textId="56B27059" w:rsidR="00744D83" w:rsidRDefault="00000000" w:rsidP="00744D83">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nary>
            <m:naryPr>
              <m:chr m:val="∑"/>
              <m:limLoc m:val="undOvr"/>
              <m:ctrlPr>
                <w:rPr>
                  <w:rFonts w:ascii="Cambria Math" w:hAnsi="Cambria Math"/>
                  <w:i/>
                </w:rPr>
              </m:ctrlPr>
            </m:naryPr>
            <m:sub>
              <m:r>
                <w:rPr>
                  <w:rFonts w:ascii="Cambria Math" w:hAnsi="Cambria Math"/>
                </w:rPr>
                <m:t>r=T-m+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r)</m:t>
                  </m:r>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T=</m:t>
          </m:r>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 xml:space="preserve">  </m:t>
          </m:r>
          <m:sSub>
            <m:sSubPr>
              <m:ctrlPr>
                <w:rPr>
                  <w:rFonts w:ascii="Cambria Math" w:hAnsi="Cambria Math"/>
                  <w:i/>
                </w:rPr>
              </m:ctrlPr>
            </m:sSubPr>
            <m:e>
              <m:r>
                <w:rPr>
                  <w:rFonts w:ascii="Cambria Math" w:hAnsi="Cambria Math"/>
                </w:rPr>
                <m:t>, d</m:t>
              </m:r>
            </m:e>
            <m:sub>
              <m:r>
                <w:rPr>
                  <w:rFonts w:ascii="Cambria Math" w:hAnsi="Cambria Math"/>
                </w:rPr>
                <m:t>(x)</m:t>
              </m:r>
            </m:sub>
          </m:sSub>
          <m:r>
            <w:rPr>
              <w:rFonts w:ascii="Cambria Math" w:hAnsi="Cambria Math"/>
            </w:rPr>
            <m:t xml:space="preserve"> sorted pairwise distances</m:t>
          </m:r>
        </m:oMath>
      </m:oMathPara>
    </w:p>
    <w:p w14:paraId="1AC5827A" w14:textId="77777777" w:rsidR="00065AE2" w:rsidRDefault="00065AE2" w:rsidP="00AA3315">
      <w:pPr>
        <w:tabs>
          <w:tab w:val="left" w:pos="216"/>
        </w:tabs>
        <w:spacing w:after="0"/>
      </w:pPr>
    </w:p>
    <w:p w14:paraId="66E8F4AC" w14:textId="388EE09B" w:rsidR="00065AE2" w:rsidRDefault="00744D83" w:rsidP="00AA3315">
      <w:pPr>
        <w:tabs>
          <w:tab w:val="left" w:pos="216"/>
        </w:tabs>
        <w:spacing w:after="0"/>
      </w:pPr>
      <m:oMathPara>
        <m:oMath>
          <m:r>
            <w:rPr>
              <w:rFonts w:ascii="Cambria Math" w:hAnsi="Cambria Math"/>
            </w:rPr>
            <w:lastRenderedPageBreak/>
            <m:t>C=</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 xml:space="preserve"> </m:t>
              </m:r>
            </m:num>
            <m:den>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in</m:t>
                  </m:r>
                </m:sub>
              </m:sSub>
            </m:den>
          </m:f>
        </m:oMath>
      </m:oMathPara>
    </w:p>
    <w:p w14:paraId="037DC34B" w14:textId="77777777" w:rsidR="00A43BF6" w:rsidRDefault="00A43BF6" w:rsidP="00AA3315">
      <w:pPr>
        <w:tabs>
          <w:tab w:val="left" w:pos="216"/>
        </w:tabs>
        <w:spacing w:after="0"/>
      </w:pPr>
    </w:p>
    <w:p w14:paraId="5DEA6724" w14:textId="75E06C02" w:rsidR="005016DA" w:rsidRDefault="005016DA" w:rsidP="005016DA"/>
    <w:p w14:paraId="7239D7D7" w14:textId="77777777" w:rsidR="008D2CC6" w:rsidRDefault="008D2CC6" w:rsidP="005016DA"/>
    <w:p w14:paraId="541D2F04" w14:textId="29E75C5D" w:rsidR="00C351EC" w:rsidRDefault="00D76025" w:rsidP="005016DA">
      <w:r>
        <w:t xml:space="preserve">I index </w:t>
      </w:r>
      <w:r>
        <w:fldChar w:fldCharType="begin"/>
      </w:r>
      <w:r w:rsidR="00B11A65">
        <w:instrText xml:space="preserve"> ADDIN ZOTERO_ITEM CSL_CITATION {"citationID":"SOyIuHnf","properties":{"formattedCitation":"(62)","plainCitation":"(62)","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9B523F" w:rsidRPr="009B523F">
        <w:t>(62)</w:t>
      </w:r>
      <w:r>
        <w:fldChar w:fldCharType="end"/>
      </w:r>
    </w:p>
    <w:p w14:paraId="6FFA59CC" w14:textId="36328FB5" w:rsidR="00D76025" w:rsidRPr="008D2CC6" w:rsidRDefault="008D2CC6" w:rsidP="005016DA">
      <w:pPr>
        <w:rPr>
          <w:color w:val="EE0000"/>
        </w:rPr>
      </w:pPr>
      <w:r w:rsidRPr="008D2CC6">
        <w:rPr>
          <w:color w:val="EE0000"/>
        </w:rPr>
        <w:t>assumes that the clusters are convex and isotropic, which may not always be true in real-world datasets. It requires a large number of trials to find the optimal set of clustering parameters, which can be timeconsuming. It is not effective for datasets with skewed or imbalanced distributions, as it tends to produce similar scores for both wellclustered and poorlyclustered datasets.</w:t>
      </w:r>
    </w:p>
    <w:p w14:paraId="300DD6CA" w14:textId="500A1BBF" w:rsidR="005B4D13" w:rsidRDefault="005B4D13" w:rsidP="005016DA">
      <m:oMathPara>
        <m:oMath>
          <m:r>
            <w:rPr>
              <w:rFonts w:ascii="Cambria Math" w:hAnsi="Cambria Math"/>
            </w:rPr>
            <m:t>I=</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num>
            <m:den>
              <m:r>
                <w:rPr>
                  <w:rFonts w:ascii="Cambria Math" w:hAnsi="Cambria Math"/>
                </w:rPr>
                <m:t>SSE</m:t>
              </m:r>
            </m:den>
          </m:f>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i≠j</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oMath>
      </m:oMathPara>
    </w:p>
    <w:p w14:paraId="1BB3E199" w14:textId="77777777" w:rsidR="005B4D13" w:rsidRDefault="005B4D13" w:rsidP="005016DA"/>
    <w:p w14:paraId="5F609DD7" w14:textId="60376E61" w:rsidR="0073362D" w:rsidRPr="0073362D" w:rsidRDefault="00607B57" w:rsidP="0073362D">
      <w:r>
        <w:t xml:space="preserve">CDbw </w:t>
      </w:r>
      <w:r>
        <w:fldChar w:fldCharType="begin"/>
      </w:r>
      <w:r w:rsidR="00B11A65">
        <w:instrText xml:space="preserve"> ADDIN ZOTERO_ITEM CSL_CITATION {"citationID":"VdqZjCFY","properties":{"formattedCitation":"(63)","plainCitation":"(6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9B523F" w:rsidRPr="009B523F">
        <w:t>(63)</w:t>
      </w:r>
      <w:r>
        <w:fldChar w:fldCharType="end"/>
      </w:r>
      <w:r w:rsidR="0073362D">
        <w:t xml:space="preserve"> </w:t>
      </w:r>
      <w:r w:rsidR="0073362D" w:rsidRPr="0073362D">
        <w:t xml:space="preserve">combines an internal-compactness measure with a separation measure that is penalized by density between clusters. Compactness: fraction of each cluster’s points lying within a neighborhood radius </w:t>
      </w:r>
      <m:oMath>
        <m:r>
          <w:rPr>
            <w:rFonts w:ascii="Cambria Math" w:hAnsi="Cambria Math"/>
          </w:rPr>
          <m:t>σ</m:t>
        </m:r>
      </m:oMath>
      <w:r w:rsidR="0073362D" w:rsidRPr="0073362D">
        <w:t>of its centroid (averaged). Separation: typical nearest-centroid distance, reduced when there is measurable data density in the midpoint region between centroids. The final score multiplies separation by compactness (squared in your centroid simplification), so high CDbw favors clusterings that are both tight internally and well separated with low inter-cluster density. Higher values indicate better cluster structure.</w:t>
      </w:r>
    </w:p>
    <w:p w14:paraId="5884CAC0" w14:textId="18943A1E" w:rsidR="00C351EC" w:rsidRDefault="00C351EC" w:rsidP="00C351EC">
      <w:r>
        <w:tab/>
      </w:r>
    </w:p>
    <w:p w14:paraId="2F6E0C32" w14:textId="5A337F36" w:rsidR="00FC37AB" w:rsidRPr="008F565C" w:rsidRDefault="008F565C" w:rsidP="00C351EC">
      <m:oMathPara>
        <m:oMath>
          <m:r>
            <w:rPr>
              <w:rFonts w:ascii="Cambria Math" w:hAnsi="Cambria Math"/>
            </w:rPr>
            <m:t>RC</m:t>
          </m:r>
          <m:sSub>
            <m:sSubPr>
              <m:ctrlPr>
                <w:rPr>
                  <w:rFonts w:ascii="Cambria Math" w:hAnsi="Cambria Math"/>
                  <w:i/>
                </w:rPr>
              </m:ctrlPr>
            </m:sSubPr>
            <m:e>
              <m:r>
                <w:rPr>
                  <w:rFonts w:ascii="Cambria Math" w:hAnsi="Cambria Math"/>
                </w:rPr>
                <m:t>R</m:t>
              </m:r>
            </m:e>
            <m:sub>
              <m:r>
                <w:rPr>
                  <w:rFonts w:ascii="Cambria Math" w:hAnsi="Cambria Math"/>
                </w:rPr>
                <m:t>k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e>
          </m:d>
          <m:r>
            <w:rPr>
              <w:rFonts w:ascii="Cambria Math" w:hAnsi="Cambria Math"/>
            </w:rPr>
            <m:t>}</m:t>
          </m:r>
        </m:oMath>
      </m:oMathPara>
    </w:p>
    <w:p w14:paraId="46C2AE41" w14:textId="77777777" w:rsidR="008F565C" w:rsidRPr="008F565C" w:rsidRDefault="00000000" w:rsidP="008F565C">
      <m:oMathPara>
        <m:oMath>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oMath>
      </m:oMathPara>
    </w:p>
    <w:p w14:paraId="74268CC4" w14:textId="3394D597" w:rsidR="008F565C" w:rsidRPr="007D2936" w:rsidRDefault="008F565C" w:rsidP="00C351EC">
      <m:oMathPara>
        <m:oMath>
          <m:r>
            <w:rPr>
              <w:rFonts w:ascii="Cambria Math" w:hAnsi="Cambria Math"/>
            </w:rPr>
            <m:t>f</m:t>
          </m:r>
          <m:d>
            <m:dPr>
              <m:ctrlPr>
                <w:rPr>
                  <w:rFonts w:ascii="Cambria Math" w:hAnsi="Cambria Math"/>
                  <w:i/>
                </w:rPr>
              </m:ctrlPr>
            </m:dPr>
            <m:e>
              <m:r>
                <w:rPr>
                  <w:rFonts w:ascii="Cambria Math" w:hAnsi="Cambria Math"/>
                </w:rPr>
                <m:t>x, u</m:t>
              </m:r>
            </m:e>
          </m:d>
          <m:r>
            <w:rPr>
              <w:rFonts w:ascii="Cambria Math" w:hAnsi="Cambria Math"/>
            </w:rPr>
            <m:t>=1 if d</m:t>
          </m:r>
          <m:d>
            <m:dPr>
              <m:ctrlPr>
                <w:rPr>
                  <w:rFonts w:ascii="Cambria Math" w:hAnsi="Cambria Math"/>
                  <w:i/>
                </w:rPr>
              </m:ctrlPr>
            </m:dPr>
            <m:e>
              <m:r>
                <w:rPr>
                  <w:rFonts w:ascii="Cambria Math" w:hAnsi="Cambria Math"/>
                </w:rPr>
                <m:t>x, u</m:t>
              </m:r>
            </m:e>
          </m:d>
          <m:r>
            <w:rPr>
              <w:rFonts w:ascii="Cambria Math" w:hAnsi="Cambria Math"/>
            </w:rPr>
            <m:t>&lt; σ else 0</m:t>
          </m:r>
        </m:oMath>
      </m:oMathPara>
    </w:p>
    <w:p w14:paraId="3FD098A5" w14:textId="54B47F3C" w:rsidR="007D2936" w:rsidRPr="008F565C" w:rsidRDefault="007D2936" w:rsidP="00C351E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620E4C26" w14:textId="7DFE4581" w:rsidR="008F565C" w:rsidRPr="008F565C" w:rsidRDefault="008F565C" w:rsidP="008F565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l</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e>
          </m:nary>
        </m:oMath>
      </m:oMathPara>
    </w:p>
    <w:p w14:paraId="07292E81" w14:textId="7AF3E883" w:rsidR="008F565C" w:rsidRPr="008F565C" w:rsidRDefault="008F565C" w:rsidP="008F565C">
      <m:oMathPara>
        <m:oMath>
          <m:r>
            <w:rPr>
              <w:rFonts w:ascii="Cambria Math" w:hAnsi="Cambria Math"/>
            </w:rPr>
            <m:t>Den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num>
            <m:den>
              <m:r>
                <w:rPr>
                  <w:rFonts w:ascii="Cambria Math" w:hAnsi="Cambria Math"/>
                </w:rPr>
                <m:t>2σ</m:t>
              </m:r>
            </m:den>
          </m:f>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oMath>
      </m:oMathPara>
    </w:p>
    <w:p w14:paraId="33D13EE1" w14:textId="0C7D08F9" w:rsidR="008F565C" w:rsidRDefault="008F565C" w:rsidP="008F565C">
      <m:oMathPara>
        <m:oMath>
          <m:r>
            <w:rPr>
              <w:rFonts w:ascii="Cambria Math" w:hAnsi="Cambria Math"/>
            </w:rPr>
            <m:t xml:space="preserve">InterDens=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l≠k</m:t>
                      </m:r>
                    </m:lim>
                  </m:limLow>
                </m:fName>
                <m:e>
                  <m:r>
                    <w:rPr>
                      <w:rFonts w:ascii="Cambria Math" w:hAnsi="Cambria Math"/>
                    </w:rPr>
                    <m:t>Dens(</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e>
          </m:nary>
        </m:oMath>
      </m:oMathPara>
    </w:p>
    <w:p w14:paraId="2518646C" w14:textId="77777777" w:rsidR="008F565C" w:rsidRPr="008F565C" w:rsidRDefault="008F565C" w:rsidP="008F565C"/>
    <w:p w14:paraId="4C85998A" w14:textId="6C1A70CD" w:rsidR="008F565C" w:rsidRPr="00E85826" w:rsidRDefault="008F565C" w:rsidP="008F565C">
      <m:oMathPara>
        <m:oMath>
          <m:r>
            <w:rPr>
              <w:rFonts w:ascii="Cambria Math" w:hAnsi="Cambria Math"/>
            </w:rPr>
            <m:t xml:space="preserve">Separation=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l≠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r>
                    <w:rPr>
                      <w:rFonts w:ascii="Cambria Math" w:hAnsi="Cambria Math"/>
                    </w:rPr>
                    <m:t>1+InterDens</m:t>
                  </m:r>
                </m:den>
              </m:f>
            </m:e>
          </m:nary>
        </m:oMath>
      </m:oMathPara>
    </w:p>
    <w:p w14:paraId="14B25FC2" w14:textId="2C054F20" w:rsidR="00E85826" w:rsidRDefault="00E85826" w:rsidP="008F565C">
      <m:oMathPara>
        <m:oMath>
          <m:r>
            <w:rPr>
              <w:rFonts w:ascii="Cambria Math" w:hAnsi="Cambria Math"/>
            </w:rPr>
            <m:t>Compactness=</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AFCDB27" w14:textId="48888BC3" w:rsidR="00FC37AB" w:rsidRDefault="00FC37AB" w:rsidP="00C351EC">
      <m:oMathPara>
        <m:oMath>
          <m:r>
            <w:rPr>
              <w:rFonts w:ascii="Cambria Math" w:hAnsi="Cambria Math"/>
            </w:rPr>
            <m:t>Cohesion=</m:t>
          </m:r>
          <m:f>
            <m:fPr>
              <m:ctrlPr>
                <w:rPr>
                  <w:rFonts w:ascii="Cambria Math" w:hAnsi="Cambria Math"/>
                  <w:i/>
                </w:rPr>
              </m:ctrlPr>
            </m:fPr>
            <m:num>
              <m:r>
                <w:rPr>
                  <w:rFonts w:ascii="Cambria Math" w:hAnsi="Cambria Math"/>
                </w:rPr>
                <m:t>Compactness</m:t>
              </m:r>
            </m:num>
            <m:den>
              <m:r>
                <w:rPr>
                  <w:rFonts w:ascii="Cambria Math" w:hAnsi="Cambria Math"/>
                </w:rPr>
                <m:t>1+IntraChange</m:t>
              </m:r>
            </m:den>
          </m:f>
        </m:oMath>
      </m:oMathPara>
    </w:p>
    <w:p w14:paraId="21544F0F" w14:textId="66183233" w:rsidR="00FC37AB" w:rsidRDefault="00FC37AB" w:rsidP="00C351EC">
      <m:oMathPara>
        <m:oMath>
          <m:r>
            <w:rPr>
              <w:rFonts w:ascii="Cambria Math" w:hAnsi="Cambria Math"/>
            </w:rPr>
            <m:t>CDbw=Cohesion*Separation*Compactness</m:t>
          </m:r>
        </m:oMath>
      </m:oMathPara>
    </w:p>
    <w:p w14:paraId="6ADEFD79" w14:textId="77777777" w:rsidR="008E06EF" w:rsidRDefault="008E06EF" w:rsidP="00C351EC"/>
    <w:p w14:paraId="5A4F016B" w14:textId="4C9357E8" w:rsidR="00323830" w:rsidRDefault="00C351EC" w:rsidP="00C351EC">
      <w:r w:rsidRPr="00C351EC">
        <w:t xml:space="preserve">VIASCKDE </w:t>
      </w:r>
      <w:r>
        <w:t>i</w:t>
      </w:r>
      <w:r w:rsidRPr="00C351EC">
        <w:t>ndex</w:t>
      </w:r>
      <w:r>
        <w:t xml:space="preserve"> </w:t>
      </w:r>
      <w:r>
        <w:fldChar w:fldCharType="begin"/>
      </w:r>
      <w:r w:rsidR="00B11A65">
        <w:instrText xml:space="preserve"> ADDIN ZOTERO_ITEM CSL_CITATION {"citationID":"ShjqEbvr","properties":{"formattedCitation":"(64)","plainCitation":"(64)","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9B523F" w:rsidRPr="009B523F">
        <w:t>(64)</w:t>
      </w:r>
      <w:r>
        <w:fldChar w:fldCharType="end"/>
      </w:r>
      <w:r>
        <w:t xml:space="preserve">  </w:t>
      </w:r>
    </w:p>
    <w:p w14:paraId="1F98DC68" w14:textId="2DEABB39" w:rsidR="00323830" w:rsidRPr="00323830" w:rsidRDefault="00323830" w:rsidP="00C351EC">
      <w:pPr>
        <w:rPr>
          <w:color w:val="EE0000"/>
        </w:rPr>
      </w:pPr>
      <w:r w:rsidRPr="00323830">
        <w:rPr>
          <w:color w:val="EE0000"/>
        </w:rPr>
        <w:t>is a</w:t>
      </w:r>
      <w:r>
        <w:rPr>
          <w:color w:val="EE0000"/>
        </w:rPr>
        <w:t xml:space="preserve">n </w:t>
      </w:r>
      <w:r w:rsidRPr="00323830">
        <w:rPr>
          <w:color w:val="EE0000"/>
        </w:rPr>
        <w:t>index that is not affected by the cluster shape, and thus, it can make a realistic evaluation of clustering performance regardless of the clusters’ shape. Unlike the existing cluster validation indices, our index calculates the compactness and separation values of the cluster based on calculating the compactness and separation values for each data separately. In other words, it calculates the compactness and separation values of the cluster over the distance of data, independent of parameters such as the cluster center because, in non-spherical clusters, the distance of the data to the closest data is more important than its distance to the cluster center. As can be seen in the example given in figure below, the closest data in the cluster that “it belongs to” is used when calculating the compactness value for the data x. Similarly, the separation value of x is calculated by the distance to the closest data of the cluster that “it does not belong”.</w:t>
      </w:r>
    </w:p>
    <w:p w14:paraId="39F9AF27" w14:textId="77777777" w:rsidR="00323830" w:rsidRDefault="00323830" w:rsidP="00C351EC"/>
    <w:p w14:paraId="4F3734CA" w14:textId="6A675963" w:rsidR="00D441EE" w:rsidRPr="007147DC" w:rsidRDefault="00D441EE" w:rsidP="00D441EE">
      <w:pPr>
        <w:spacing w:after="0"/>
      </w:pPr>
      <m:oMathPara>
        <m:oMath>
          <m:r>
            <w:rPr>
              <w:rFonts w:ascii="Cambria Math" w:hAnsi="Cambria Math"/>
            </w:rPr>
            <m:t>a(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i</m:t>
                          </m:r>
                        </m:sub>
                      </m:sSub>
                    </m:e>
                  </m:eqArr>
                </m:sub>
                <m:sup/>
                <m:e>
                  <m:r>
                    <w:rPr>
                      <w:rFonts w:ascii="Cambria Math" w:hAnsi="Cambria Math"/>
                    </w:rPr>
                    <m:t>d(x, y</m:t>
                  </m:r>
                </m:e>
              </m:nary>
              <m:r>
                <w:rPr>
                  <w:rFonts w:ascii="Cambria Math" w:hAnsi="Cambria Math"/>
                </w:rPr>
                <m:t xml:space="preserve">)) </m:t>
              </m:r>
            </m:e>
          </m:func>
        </m:oMath>
      </m:oMathPara>
    </w:p>
    <w:p w14:paraId="13F0F9C9" w14:textId="61EBBD7E" w:rsidR="00D441EE" w:rsidRPr="00E02AC7" w:rsidRDefault="00D441EE" w:rsidP="00D441EE">
      <w:pPr>
        <w:spacing w:after="0"/>
      </w:pPr>
      <m:oMathPara>
        <m:oMath>
          <m:r>
            <w:rPr>
              <w:rFonts w:ascii="Cambria Math" w:hAnsi="Cambria Math"/>
            </w:rPr>
            <m:t>b(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x, y</m:t>
                  </m:r>
                </m:e>
              </m:nary>
              <m:r>
                <w:rPr>
                  <w:rFonts w:ascii="Cambria Math" w:hAnsi="Cambria Math"/>
                </w:rPr>
                <m:t xml:space="preserve">)) </m:t>
              </m:r>
            </m:e>
          </m:func>
        </m:oMath>
      </m:oMathPara>
    </w:p>
    <w:p w14:paraId="505529E5" w14:textId="2A3406E0" w:rsidR="00E02AC7" w:rsidRPr="007147DC" w:rsidRDefault="00E02AC7" w:rsidP="00D441EE">
      <w:pPr>
        <w:spacing w:after="0"/>
      </w:pPr>
      <w:r w:rsidRPr="00E02AC7">
        <w:t>CoSeD—Compactness and Separation Value of a Data): the CoSeD can be described as the compactness and separation value of any data</w:t>
      </w:r>
      <w:r w:rsidR="00E7444C">
        <w:t xml:space="preserve">, </w:t>
      </w:r>
      <w:r w:rsidR="00E7444C" w:rsidRPr="00E7444C">
        <w:t>we calculated the weight of each data that is </w:t>
      </w:r>
      <w:r w:rsidR="00E7444C" w:rsidRPr="00E7444C">
        <w:rPr>
          <w:i/>
          <w:iCs/>
        </w:rPr>
        <w:t>W</w:t>
      </w:r>
      <w:r w:rsidR="00E7444C" w:rsidRPr="00E7444C">
        <w:rPr>
          <w:i/>
          <w:iCs/>
          <w:vertAlign w:val="subscript"/>
        </w:rPr>
        <w:t>KDE</w:t>
      </w:r>
      <w:r w:rsidR="00E7444C" w:rsidRPr="00E7444C">
        <w:t> according to obtained KDE value</w:t>
      </w:r>
    </w:p>
    <w:p w14:paraId="45AED132" w14:textId="5B371AAA" w:rsidR="008E06EF" w:rsidRDefault="00E02AC7" w:rsidP="00C351EC">
      <m:oMathPara>
        <m:oMath>
          <m:r>
            <w:rPr>
              <w:rFonts w:ascii="Cambria Math" w:hAnsi="Cambria Math"/>
            </w:rPr>
            <m:t>CoSeD</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DE</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a(x)</m:t>
              </m:r>
            </m:num>
            <m:den>
              <m:r>
                <m:rPr>
                  <m:sty m:val="p"/>
                </m:rPr>
                <w:rPr>
                  <w:rFonts w:ascii="Cambria Math" w:hAnsi="Cambria Math"/>
                </w:rPr>
                <m:t>max⁡</m:t>
              </m:r>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 a</m:t>
              </m:r>
              <m:d>
                <m:dPr>
                  <m:ctrlPr>
                    <w:rPr>
                      <w:rFonts w:ascii="Cambria Math" w:hAnsi="Cambria Math"/>
                      <w:i/>
                    </w:rPr>
                  </m:ctrlPr>
                </m:dPr>
                <m:e>
                  <m:r>
                    <w:rPr>
                      <w:rFonts w:ascii="Cambria Math" w:hAnsi="Cambria Math"/>
                    </w:rPr>
                    <m:t>x</m:t>
                  </m:r>
                </m:e>
              </m:d>
              <m:r>
                <w:rPr>
                  <w:rFonts w:ascii="Cambria Math" w:hAnsi="Cambria Math"/>
                </w:rPr>
                <m:t>)</m:t>
              </m:r>
            </m:den>
          </m:f>
        </m:oMath>
      </m:oMathPara>
    </w:p>
    <w:p w14:paraId="12FC79DE" w14:textId="572EDC7F" w:rsidR="0083724A" w:rsidRPr="000B45C7" w:rsidRDefault="0083724A" w:rsidP="0083724A">
      <m:oMathPara>
        <m:oMath>
          <m:r>
            <w:rPr>
              <w:rFonts w:ascii="Cambria Math" w:hAnsi="Cambria Math"/>
            </w:rPr>
            <m:t>CoSe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r>
                <w:rPr>
                  <w:rFonts w:ascii="Cambria Math" w:hAnsi="Cambria Math"/>
                </w:rPr>
                <m:t>CoSe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p w14:paraId="5E07C0CD" w14:textId="17A9E673" w:rsidR="000B45C7" w:rsidRDefault="000B45C7" w:rsidP="0083724A">
      <m:oMathPara>
        <m:oMath>
          <m:r>
            <w:rPr>
              <w:rFonts w:ascii="Cambria Math" w:hAnsi="Cambria Math"/>
            </w:rPr>
            <w:lastRenderedPageBreak/>
            <m:t>VIASCKDE=</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oSe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e>
              </m:nary>
            </m:den>
          </m:f>
        </m:oMath>
      </m:oMathPara>
    </w:p>
    <w:p w14:paraId="67BCD2B8" w14:textId="77777777" w:rsidR="00C351EC" w:rsidRDefault="00C351EC" w:rsidP="00C351EC"/>
    <w:p w14:paraId="2EEC4073" w14:textId="77777777" w:rsidR="001D2310" w:rsidRDefault="001D2310" w:rsidP="00C351EC"/>
    <w:p w14:paraId="6E366858" w14:textId="3BE9EB71" w:rsidR="001D2310" w:rsidRDefault="001D2310" w:rsidP="00C351EC">
      <w:r>
        <w:t xml:space="preserve">CS index </w:t>
      </w:r>
      <w:r>
        <w:fldChar w:fldCharType="begin"/>
      </w:r>
      <w:r w:rsidR="00B11A65">
        <w:instrText xml:space="preserve"> ADDIN ZOTERO_ITEM CSL_CITATION {"citationID":"dPfqKh9F","properties":{"formattedCitation":"(65)","plainCitation":"(65)","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Pr="001D2310">
        <w:t>(65)</w:t>
      </w:r>
      <w:r>
        <w:fldChar w:fldCharType="end"/>
      </w:r>
      <w:r w:rsidR="00470788">
        <w:t xml:space="preserve"> is similar in concept to the DB and D indices.</w:t>
      </w:r>
    </w:p>
    <w:p w14:paraId="1F231013" w14:textId="77777777" w:rsidR="00BC4183" w:rsidRDefault="00BC4183" w:rsidP="00C351EC"/>
    <w:p w14:paraId="475B7511" w14:textId="1A446181" w:rsidR="001D2310" w:rsidRPr="00F60346" w:rsidRDefault="001D2310" w:rsidP="00C351EC">
      <m:oMathPara>
        <m:oMath>
          <m:r>
            <w:rPr>
              <w:rFonts w:ascii="Cambria Math" w:hAnsi="Cambria Math"/>
            </w:rPr>
            <m:t>CS=</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eqArr>
                            <m:eqArrPr>
                              <m:ctrlPr>
                                <w:rPr>
                                  <w:rFonts w:ascii="Cambria Math" w:hAnsi="Cambria Math"/>
                                  <w:i/>
                                </w:rPr>
                              </m:ctrlPr>
                            </m:eqArrPr>
                            <m:e>
                              <m:r>
                                <w:rPr>
                                  <w:rFonts w:ascii="Cambria Math" w:hAnsi="Cambria Math"/>
                                </w:rPr>
                                <m:t>l∈K</m:t>
                              </m:r>
                            </m:e>
                            <m:e>
                              <m:r>
                                <w:rPr>
                                  <w:rFonts w:ascii="Cambria Math" w:hAnsi="Cambria Math"/>
                                </w:rPr>
                                <m:t>k≠l</m:t>
                              </m:r>
                            </m:e>
                          </m:eqAr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e>
              </m:nary>
            </m:den>
          </m:f>
        </m:oMath>
      </m:oMathPara>
    </w:p>
    <w:p w14:paraId="6B3A6303" w14:textId="77777777" w:rsidR="00F60346" w:rsidRDefault="00F60346" w:rsidP="00C351EC"/>
    <w:p w14:paraId="06CC254A" w14:textId="77777777" w:rsidR="00BC4183" w:rsidRDefault="00BC4183" w:rsidP="00C351EC"/>
    <w:p w14:paraId="5ECE1F0A" w14:textId="34A4D148" w:rsidR="00B42172" w:rsidRPr="00B42172" w:rsidRDefault="00B42172" w:rsidP="00B42172">
      <w:pPr>
        <w:pStyle w:val="Heading3"/>
      </w:pPr>
      <w:r w:rsidRPr="00B42172">
        <w:t>EDGING DISTANCE</w:t>
      </w:r>
    </w:p>
    <w:p w14:paraId="668E055E" w14:textId="0E075132" w:rsidR="00B42172" w:rsidRDefault="00E502A1" w:rsidP="00C351EC">
      <w:r w:rsidRPr="00E502A1">
        <w:t>centre_from_data</w:t>
      </w:r>
    </w:p>
    <w:p w14:paraId="499E89FD" w14:textId="4CD0F381" w:rsidR="00E502A1" w:rsidRDefault="00E502A1" w:rsidP="00E502A1">
      <w:r>
        <w:t>If n = len(data) (size of the subset passed in), computing the n x n pairwise matrix is O(n^2 d) (each pair distance costs d operations). Summation and argmin are O(n^2) dominated by the same.</w:t>
      </w:r>
    </w:p>
    <w:p w14:paraId="17FF3017" w14:textId="4DF26406" w:rsidR="00B42172" w:rsidRDefault="00E502A1" w:rsidP="00E502A1">
      <w:r>
        <w:t xml:space="preserve">Time complexity: O(n^2 d) </w:t>
      </w:r>
    </w:p>
    <w:p w14:paraId="70EB1502" w14:textId="77777777" w:rsidR="00E502A1" w:rsidRPr="00E502A1" w:rsidRDefault="00E502A1" w:rsidP="00E502A1">
      <w:r w:rsidRPr="00E502A1">
        <w:t>k_nearest_neighbors(data, visited, query_point, n_neighbours=3)</w:t>
      </w:r>
    </w:p>
    <w:p w14:paraId="48706295" w14:textId="77777777" w:rsidR="00E502A1" w:rsidRPr="00E502A1" w:rsidRDefault="00E502A1" w:rsidP="00E502A1">
      <w:pPr>
        <w:numPr>
          <w:ilvl w:val="0"/>
          <w:numId w:val="15"/>
        </w:numPr>
      </w:pPr>
      <w:r w:rsidRPr="00E502A1">
        <w:t>Distance vector: O(n d).</w:t>
      </w:r>
    </w:p>
    <w:p w14:paraId="1A82DBD4" w14:textId="1A657025" w:rsidR="00E502A1" w:rsidRPr="00E502A1" w:rsidRDefault="00E502A1" w:rsidP="00E502A1">
      <w:pPr>
        <w:numPr>
          <w:ilvl w:val="0"/>
          <w:numId w:val="15"/>
        </w:numPr>
      </w:pPr>
      <w:r w:rsidRPr="00E502A1">
        <w:t xml:space="preserve">np.argsort(distances) sorts n values: O(n log n). </w:t>
      </w:r>
    </w:p>
    <w:p w14:paraId="2938047F" w14:textId="77777777" w:rsidR="00E502A1" w:rsidRPr="00E502A1" w:rsidRDefault="00E502A1" w:rsidP="00E502A1">
      <w:pPr>
        <w:numPr>
          <w:ilvl w:val="0"/>
          <w:numId w:val="15"/>
        </w:numPr>
      </w:pPr>
      <w:r w:rsidRPr="00E502A1">
        <w:t>Selecting &amp; masking visited: O(n).</w:t>
      </w:r>
    </w:p>
    <w:p w14:paraId="6511439E" w14:textId="408BE9D3" w:rsidR="00E502A1" w:rsidRDefault="00E502A1" w:rsidP="00E502A1">
      <w:r w:rsidRPr="00E502A1">
        <w:t xml:space="preserve">Time complexity: O(n d + n log n) </w:t>
      </w:r>
    </w:p>
    <w:p w14:paraId="0B467184" w14:textId="77777777" w:rsidR="00E502A1" w:rsidRDefault="00E502A1" w:rsidP="00E502A1"/>
    <w:p w14:paraId="723E1D43" w14:textId="60A072B7" w:rsidR="00E502A1" w:rsidRDefault="00E502A1" w:rsidP="00E502A1">
      <w:pPr>
        <w:rPr>
          <w:rFonts w:ascii="Cambria Math" w:hAnsi="Cambria Math" w:cs="Cambria Math"/>
        </w:rPr>
      </w:pPr>
      <w:r w:rsidRPr="00E502A1">
        <w:rPr>
          <w:rFonts w:ascii="Cambria Math" w:hAnsi="Cambria Math" w:cs="Cambria Math"/>
        </w:rPr>
        <w:t>edging_distance(X, start, end, n_neighbours=5, lookahead=10, debug=False)</w:t>
      </w:r>
    </w:p>
    <w:p w14:paraId="6E6F4C71" w14:textId="77777777" w:rsidR="00E502A1" w:rsidRPr="00E502A1" w:rsidRDefault="00E502A1" w:rsidP="00E502A1">
      <w:pPr>
        <w:numPr>
          <w:ilvl w:val="0"/>
          <w:numId w:val="16"/>
        </w:numPr>
      </w:pPr>
      <w:r w:rsidRPr="00E502A1">
        <w:t>start_id, end_id discovery: np.where(np.all(X == start,axis=1)) is O(n d) once.</w:t>
      </w:r>
    </w:p>
    <w:p w14:paraId="3ED46AE2" w14:textId="547E6161" w:rsidR="00E502A1" w:rsidRPr="00E502A1" w:rsidRDefault="00E502A1" w:rsidP="00E502A1">
      <w:pPr>
        <w:numPr>
          <w:ilvl w:val="0"/>
          <w:numId w:val="16"/>
        </w:numPr>
      </w:pPr>
      <w:r w:rsidRPr="00E502A1">
        <w:t>loop iteration:</w:t>
      </w:r>
    </w:p>
    <w:p w14:paraId="7615463A" w14:textId="77777777" w:rsidR="00E502A1" w:rsidRPr="00E502A1" w:rsidRDefault="00E502A1" w:rsidP="00E502A1">
      <w:pPr>
        <w:numPr>
          <w:ilvl w:val="1"/>
          <w:numId w:val="16"/>
        </w:numPr>
      </w:pPr>
      <w:r w:rsidRPr="00E502A1">
        <w:t>np.count_nonzero(visited) used several times → each call O(n) (this happens every loop in your code).</w:t>
      </w:r>
    </w:p>
    <w:p w14:paraId="29340F04" w14:textId="77777777" w:rsidR="00E502A1" w:rsidRPr="00E502A1" w:rsidRDefault="00E502A1" w:rsidP="00E502A1">
      <w:pPr>
        <w:numPr>
          <w:ilvl w:val="1"/>
          <w:numId w:val="16"/>
        </w:numPr>
      </w:pPr>
      <w:r w:rsidRPr="00E502A1">
        <w:t xml:space="preserve">Either k_nearest_neighbors(...) (cost O(n d + n log n) per call) </w:t>
      </w:r>
      <w:r w:rsidRPr="00E502A1">
        <w:rPr>
          <w:b/>
          <w:bCs/>
        </w:rPr>
        <w:t>or</w:t>
      </w:r>
      <w:r w:rsidRPr="00E502A1">
        <w:t xml:space="preserve"> np.where(visited==False) (O(n)).</w:t>
      </w:r>
    </w:p>
    <w:p w14:paraId="4D30CE51" w14:textId="77777777" w:rsidR="00E502A1" w:rsidRPr="00E502A1" w:rsidRDefault="00E502A1" w:rsidP="00E502A1">
      <w:pPr>
        <w:numPr>
          <w:ilvl w:val="1"/>
          <w:numId w:val="16"/>
        </w:numPr>
      </w:pPr>
      <w:r w:rsidRPr="00E502A1">
        <w:lastRenderedPageBreak/>
        <w:t>Distance computation from the selected nearest points to end: O(|nearest| * d) (≤ O(n d) worst-case).</w:t>
      </w:r>
    </w:p>
    <w:p w14:paraId="6467C64D" w14:textId="77777777" w:rsidR="00E502A1" w:rsidRPr="00E502A1" w:rsidRDefault="00E502A1" w:rsidP="00E502A1">
      <w:pPr>
        <w:numPr>
          <w:ilvl w:val="1"/>
          <w:numId w:val="16"/>
        </w:numPr>
      </w:pPr>
      <w:r w:rsidRPr="00E502A1">
        <w:t>visited[nearest_points_ids] = True and path.append are up to O(|nearest|) each.</w:t>
      </w:r>
    </w:p>
    <w:p w14:paraId="7C2F5FBF" w14:textId="77777777" w:rsidR="00E502A1" w:rsidRPr="00E502A1" w:rsidRDefault="00E502A1" w:rsidP="00E502A1">
      <w:r w:rsidRPr="00E502A1">
        <w:t>Worst-case iteration count: the while loop can in principle run up to O(n) iterations (e.g., you visit or mark a small number each time). In the pathological/worst case, each iteration invokes a full k_nearest_neighbors call and several O(n) scans.</w:t>
      </w:r>
    </w:p>
    <w:p w14:paraId="4079122E" w14:textId="77777777" w:rsidR="00E502A1" w:rsidRPr="00E502A1" w:rsidRDefault="00E502A1" w:rsidP="00E502A1">
      <w:r w:rsidRPr="00E502A1">
        <w:t>Worst-case per iteration cost: O(n d + n log n + n) ≈ O(n d + n log n).</w:t>
      </w:r>
    </w:p>
    <w:p w14:paraId="60B781D2" w14:textId="01BA346E" w:rsidR="00E502A1" w:rsidRPr="00E502A1" w:rsidRDefault="00E502A1" w:rsidP="00E502A1">
      <w:r w:rsidRPr="00E502A1">
        <w:t>Worst-case total cost (current code): O(n * (n d + n log n)) = O(n^2 d + n^2 log n).</w:t>
      </w:r>
    </w:p>
    <w:p w14:paraId="3C88974D" w14:textId="77777777" w:rsidR="00E502A1" w:rsidRDefault="00E502A1" w:rsidP="00E502A1"/>
    <w:p w14:paraId="6719D4AE" w14:textId="12DBC631" w:rsidR="00E502A1" w:rsidRPr="00FA369B" w:rsidRDefault="00E502A1" w:rsidP="00E502A1">
      <w:pPr>
        <w:rPr>
          <w:b/>
          <w:bCs/>
        </w:rPr>
      </w:pPr>
      <w:r w:rsidRPr="00FA369B">
        <w:rPr>
          <w:b/>
          <w:bCs/>
        </w:rPr>
        <w:t>ed_silhouette_score</w:t>
      </w:r>
    </w:p>
    <w:p w14:paraId="0B5189D7" w14:textId="293601B5" w:rsidR="00E502A1" w:rsidRDefault="00E502A1" w:rsidP="00FA369B">
      <w:pPr>
        <w:pStyle w:val="ListParagraph"/>
        <w:numPr>
          <w:ilvl w:val="0"/>
          <w:numId w:val="19"/>
        </w:numPr>
      </w:pPr>
      <w:r w:rsidRPr="00E502A1">
        <w:rPr>
          <w:rFonts w:eastAsia="Times New Roman"/>
        </w:rPr>
        <w:t xml:space="preserve">cluster_means </w:t>
      </w:r>
      <w:r w:rsidRPr="00E502A1">
        <w:t xml:space="preserve"> For each cluster </w:t>
      </w:r>
      <w:r w:rsidRPr="00E502A1">
        <w:rPr>
          <w:rFonts w:eastAsia="Times New Roman"/>
        </w:rPr>
        <w:t>i</w:t>
      </w:r>
      <w:r w:rsidRPr="00E502A1">
        <w:t xml:space="preserve"> of size </w:t>
      </w:r>
      <w:r>
        <w:t>n</w:t>
      </w:r>
      <w:r w:rsidRPr="00E502A1">
        <w:rPr>
          <w:rFonts w:eastAsia="Times New Roman"/>
        </w:rPr>
        <w:t>_i</w:t>
      </w:r>
      <w:r w:rsidRPr="00E502A1">
        <w:t xml:space="preserve">, centre_from_data is </w:t>
      </w:r>
      <w:r w:rsidRPr="00E502A1">
        <w:rPr>
          <w:rFonts w:eastAsia="Times New Roman"/>
        </w:rPr>
        <w:t>O(</w:t>
      </w:r>
      <w:r>
        <w:t>n</w:t>
      </w:r>
      <w:r w:rsidRPr="00E502A1">
        <w:rPr>
          <w:rFonts w:eastAsia="Times New Roman"/>
        </w:rPr>
        <w:t>_i^2 d)</w:t>
      </w:r>
      <w:r w:rsidRPr="00E502A1">
        <w:t xml:space="preserve">. Summed over clusters this is </w:t>
      </w:r>
      <w:r w:rsidRPr="00E502A1">
        <w:rPr>
          <w:rFonts w:eastAsia="Times New Roman"/>
        </w:rPr>
        <w:t xml:space="preserve">O(sum_i </w:t>
      </w:r>
      <w:r>
        <w:t>n</w:t>
      </w:r>
      <w:r w:rsidRPr="00E502A1">
        <w:rPr>
          <w:rFonts w:eastAsia="Times New Roman"/>
        </w:rPr>
        <w:t>_i^2 d)</w:t>
      </w:r>
      <w:r w:rsidRPr="00E502A1">
        <w:t xml:space="preserve">. Worst case (one big cluster): </w:t>
      </w:r>
      <w:r w:rsidRPr="00E502A1">
        <w:rPr>
          <w:rFonts w:eastAsia="Times New Roman"/>
        </w:rPr>
        <w:t>O(n^2 d)</w:t>
      </w:r>
      <w:r w:rsidRPr="00E502A1">
        <w:t xml:space="preserve">. Balanced clusters: </w:t>
      </w:r>
      <w:r w:rsidRPr="00E502A1">
        <w:rPr>
          <w:rFonts w:eastAsia="Times New Roman"/>
        </w:rPr>
        <w:t>≈ O(n^2 d / k)</w:t>
      </w:r>
      <w:r w:rsidRPr="00E502A1">
        <w:t>.</w:t>
      </w:r>
    </w:p>
    <w:p w14:paraId="58291651" w14:textId="77777777" w:rsidR="00E502A1" w:rsidRPr="00E502A1" w:rsidRDefault="00E502A1" w:rsidP="00FA369B">
      <w:pPr>
        <w:pStyle w:val="ListParagraph"/>
        <w:numPr>
          <w:ilvl w:val="0"/>
          <w:numId w:val="19"/>
        </w:numPr>
      </w:pPr>
      <w:r>
        <w:t xml:space="preserve">points_to_clusters </w:t>
      </w:r>
      <w:r w:rsidRPr="00E502A1">
        <w:t xml:space="preserve">This does </w:t>
      </w:r>
      <w:r w:rsidRPr="00E502A1">
        <w:rPr>
          <w:rFonts w:eastAsia="Times New Roman"/>
        </w:rPr>
        <w:t>n * k</w:t>
      </w:r>
      <w:r w:rsidRPr="00E502A1">
        <w:t xml:space="preserve"> calls to </w:t>
      </w:r>
      <w:r w:rsidRPr="00E502A1">
        <w:rPr>
          <w:rFonts w:eastAsia="Times New Roman"/>
        </w:rPr>
        <w:t>edging_distance</w:t>
      </w:r>
      <w:r w:rsidRPr="00E502A1">
        <w:t xml:space="preserve">. Using the worst-case cost from (3), each call can be </w:t>
      </w:r>
      <w:r w:rsidRPr="00E502A1">
        <w:rPr>
          <w:rFonts w:eastAsia="Times New Roman"/>
        </w:rPr>
        <w:t>O(n^2 d)</w:t>
      </w:r>
      <w:r w:rsidRPr="00E502A1">
        <w:t xml:space="preserve">. That gives </w:t>
      </w:r>
      <w:r w:rsidRPr="00E502A1">
        <w:rPr>
          <w:rFonts w:eastAsia="Times New Roman"/>
        </w:rPr>
        <w:t xml:space="preserve">O(k * n * n^2 d) </w:t>
      </w:r>
      <w:r w:rsidRPr="00FA369B">
        <w:rPr>
          <w:rFonts w:eastAsia="Times New Roman"/>
          <w:b/>
          <w:bCs/>
        </w:rPr>
        <w:t>= O(k n^3 d)</w:t>
      </w:r>
      <w:r w:rsidRPr="00E502A1">
        <w:t xml:space="preserve"> worst-case.</w:t>
      </w:r>
    </w:p>
    <w:p w14:paraId="3B4A0588" w14:textId="77777777" w:rsidR="00E502A1" w:rsidRPr="00E502A1" w:rsidRDefault="00E502A1" w:rsidP="00FA369B">
      <w:pPr>
        <w:pStyle w:val="ListParagraph"/>
        <w:numPr>
          <w:ilvl w:val="0"/>
          <w:numId w:val="19"/>
        </w:numPr>
      </w:pPr>
      <w:r w:rsidRPr="00E502A1">
        <w:t xml:space="preserve">All later operations (computing intra/inter cluster distances, silhouette coefficients) are </w:t>
      </w:r>
      <w:r w:rsidRPr="00E502A1">
        <w:rPr>
          <w:rFonts w:eastAsia="Times New Roman"/>
        </w:rPr>
        <w:t>O(n k)</w:t>
      </w:r>
      <w:r w:rsidRPr="00E502A1">
        <w:t xml:space="preserve"> or </w:t>
      </w:r>
      <w:r w:rsidRPr="00E502A1">
        <w:rPr>
          <w:rFonts w:eastAsia="Times New Roman"/>
        </w:rPr>
        <w:t>O(n)</w:t>
      </w:r>
      <w:r w:rsidRPr="00E502A1">
        <w:t xml:space="preserve"> and negligible versus the dominant term.</w:t>
      </w:r>
    </w:p>
    <w:p w14:paraId="601C1E64" w14:textId="12598431" w:rsidR="00E502A1" w:rsidRPr="00FA369B" w:rsidRDefault="00FA369B" w:rsidP="00E502A1">
      <w:r w:rsidRPr="00FA369B">
        <w:t>Dominant term:  O(k n^3 d)</w:t>
      </w:r>
    </w:p>
    <w:p w14:paraId="76E7E158" w14:textId="0DAAF040" w:rsidR="00FA369B" w:rsidRPr="00FA369B" w:rsidRDefault="00FA369B" w:rsidP="00FA369B">
      <w:pPr>
        <w:rPr>
          <w:b/>
          <w:bCs/>
        </w:rPr>
      </w:pPr>
      <w:r w:rsidRPr="00FA369B">
        <w:rPr>
          <w:b/>
          <w:bCs/>
        </w:rPr>
        <w:t>ed_davies_bouldin_score</w:t>
      </w:r>
    </w:p>
    <w:p w14:paraId="4181F290" w14:textId="77777777" w:rsidR="00FA369B" w:rsidRPr="00FA369B" w:rsidRDefault="00FA369B" w:rsidP="00FA369B">
      <w:pPr>
        <w:numPr>
          <w:ilvl w:val="0"/>
          <w:numId w:val="18"/>
        </w:numPr>
      </w:pPr>
      <w:r w:rsidRPr="00FA369B">
        <w:t xml:space="preserve">cluster_means: same as before O(sum m_i^2 d) </w:t>
      </w:r>
      <w:r w:rsidRPr="00FA369B">
        <w:rPr>
          <w:rFonts w:ascii="Cambria Math" w:hAnsi="Cambria Math" w:cs="Cambria Math"/>
        </w:rPr>
        <w:t>⇒</w:t>
      </w:r>
      <w:r w:rsidRPr="00FA369B">
        <w:t xml:space="preserve"> worst O(n^2 d).</w:t>
      </w:r>
    </w:p>
    <w:p w14:paraId="31435FDF" w14:textId="77777777" w:rsidR="00FA369B" w:rsidRPr="00FA369B" w:rsidRDefault="00FA369B" w:rsidP="00FA369B">
      <w:pPr>
        <w:numPr>
          <w:ilvl w:val="0"/>
          <w:numId w:val="18"/>
        </w:numPr>
      </w:pPr>
      <w:r w:rsidRPr="00FA369B">
        <w:t xml:space="preserve">cluster_distances double loop for i in range(k): for j in range(k): cluster_distances[i,j] = edging_distance(data, cluster_means[i], cluster_means[j]) — up to O(k^2) calls to edging_distance, each O(n^2 d) </w:t>
      </w:r>
      <w:r w:rsidRPr="00FA369B">
        <w:rPr>
          <w:rFonts w:ascii="Cambria Math" w:hAnsi="Cambria Math" w:cs="Cambria Math"/>
        </w:rPr>
        <w:t>⇒</w:t>
      </w:r>
      <w:r w:rsidRPr="00FA369B">
        <w:t xml:space="preserve"> O(k^2 n^2 d).</w:t>
      </w:r>
    </w:p>
    <w:p w14:paraId="00C1B486" w14:textId="77777777" w:rsidR="00FA369B" w:rsidRPr="00FA369B" w:rsidRDefault="00FA369B" w:rsidP="00FA369B">
      <w:pPr>
        <w:numPr>
          <w:ilvl w:val="0"/>
          <w:numId w:val="18"/>
        </w:numPr>
      </w:pPr>
      <w:r w:rsidRPr="00FA369B">
        <w:t xml:space="preserve">cluster_scatter = [ mean(edging_distance(data, sample, cluster_means[i]) for sample in cluster_i ) for i in range(k) ] — this is one edging_distance call per sample (since each sample is compared with its cluster mean). So n calls each O(n^2 d) </w:t>
      </w:r>
      <w:r w:rsidRPr="00FA369B">
        <w:rPr>
          <w:rFonts w:ascii="Cambria Math" w:hAnsi="Cambria Math" w:cs="Cambria Math"/>
        </w:rPr>
        <w:t>⇒</w:t>
      </w:r>
      <w:r w:rsidRPr="00FA369B">
        <w:t xml:space="preserve"> O(n^3 d).</w:t>
      </w:r>
    </w:p>
    <w:p w14:paraId="2237293C" w14:textId="77777777" w:rsidR="00FA369B" w:rsidRPr="00FA369B" w:rsidRDefault="00FA369B" w:rsidP="00FA369B">
      <w:pPr>
        <w:numPr>
          <w:ilvl w:val="0"/>
          <w:numId w:val="18"/>
        </w:numPr>
      </w:pPr>
      <w:r w:rsidRPr="00FA369B">
        <w:t>The DB index combine step is O(k^2).</w:t>
      </w:r>
    </w:p>
    <w:p w14:paraId="3935B140" w14:textId="41D81F2B" w:rsidR="00FA369B" w:rsidRDefault="00FA369B" w:rsidP="00FA369B">
      <w:r w:rsidRPr="00FA369B">
        <w:t xml:space="preserve">Dominant term: O(n^3 d) (from cluster scatter) </w:t>
      </w:r>
    </w:p>
    <w:p w14:paraId="312692EB" w14:textId="77777777" w:rsidR="00FA369B" w:rsidRDefault="00FA369B" w:rsidP="00FA369B"/>
    <w:p w14:paraId="1519DC69" w14:textId="77777777" w:rsidR="00FA369B" w:rsidRDefault="00FA369B" w:rsidP="00FA369B">
      <w:pPr>
        <w:rPr>
          <w:b/>
          <w:bCs/>
        </w:rPr>
      </w:pPr>
      <w:r w:rsidRPr="00FA369B">
        <w:rPr>
          <w:b/>
          <w:bCs/>
        </w:rPr>
        <w:t>ed_calinski_harabasz_score</w:t>
      </w:r>
    </w:p>
    <w:p w14:paraId="60000C4B" w14:textId="77777777" w:rsidR="00FA369B" w:rsidRPr="00FA369B" w:rsidRDefault="00FA369B" w:rsidP="00FA369B">
      <w:pPr>
        <w:numPr>
          <w:ilvl w:val="0"/>
          <w:numId w:val="20"/>
        </w:numPr>
      </w:pPr>
      <w:r w:rsidRPr="00FA369B">
        <w:t>cluster_means &amp; overall_mean: O(n^2 d) each (via centre_from_data) → O(n^2 d).</w:t>
      </w:r>
    </w:p>
    <w:p w14:paraId="7CE48DC2" w14:textId="77777777" w:rsidR="00FA369B" w:rsidRPr="00FA369B" w:rsidRDefault="00FA369B" w:rsidP="00FA369B">
      <w:pPr>
        <w:numPr>
          <w:ilvl w:val="0"/>
          <w:numId w:val="20"/>
        </w:numPr>
      </w:pPr>
      <w:r w:rsidRPr="00FA369B">
        <w:lastRenderedPageBreak/>
        <w:t>between_cluster_ss = sum(edging_distance(cluster_mean[i], overall_mean) * count_i) — k calls to edging_distance: O(k n^2 d).</w:t>
      </w:r>
    </w:p>
    <w:p w14:paraId="671F369F" w14:textId="77777777" w:rsidR="00FA369B" w:rsidRPr="00FA369B" w:rsidRDefault="00FA369B" w:rsidP="00FA369B">
      <w:pPr>
        <w:numPr>
          <w:ilvl w:val="0"/>
          <w:numId w:val="20"/>
        </w:numPr>
      </w:pPr>
      <w:r w:rsidRPr="00FA369B">
        <w:t xml:space="preserve">within_cluster_ss = sum(edging_distance(sample, cluster_mean[i]) for all samples) — n calls, each O(n^2 d) </w:t>
      </w:r>
      <w:r w:rsidRPr="00FA369B">
        <w:rPr>
          <w:rFonts w:ascii="Cambria Math" w:hAnsi="Cambria Math" w:cs="Cambria Math"/>
        </w:rPr>
        <w:t>⇒</w:t>
      </w:r>
      <w:r w:rsidRPr="00FA369B">
        <w:t xml:space="preserve"> O(n^3 d).</w:t>
      </w:r>
    </w:p>
    <w:p w14:paraId="337F6860" w14:textId="77777777" w:rsidR="00FA369B" w:rsidRPr="00FA369B" w:rsidRDefault="00FA369B" w:rsidP="00FA369B">
      <w:r w:rsidRPr="00FA369B">
        <w:t>Dominant term: O(n^3 d) from within-cluster distances. So ed_calinski_harabasz_score = O(n^3 d) (worst case).</w:t>
      </w:r>
    </w:p>
    <w:p w14:paraId="1D06F996" w14:textId="77777777" w:rsidR="00FA369B" w:rsidRPr="00FA369B" w:rsidRDefault="00FA369B" w:rsidP="00FA369B"/>
    <w:p w14:paraId="74D78259" w14:textId="77777777" w:rsidR="00E502A1" w:rsidRDefault="00E502A1" w:rsidP="00E502A1"/>
    <w:p w14:paraId="747EDC58" w14:textId="77777777" w:rsidR="00FA369B" w:rsidRDefault="00FA369B" w:rsidP="00E502A1"/>
    <w:p w14:paraId="2217D2E3" w14:textId="77777777" w:rsidR="00E502A1" w:rsidRDefault="00E502A1" w:rsidP="00E502A1"/>
    <w:p w14:paraId="7378C790" w14:textId="77777777" w:rsidR="00E502A1" w:rsidRDefault="00E502A1" w:rsidP="00E502A1"/>
    <w:p w14:paraId="671212FC" w14:textId="77777777" w:rsidR="00B42172" w:rsidRDefault="00B42172" w:rsidP="00C351EC"/>
    <w:p w14:paraId="3385E448" w14:textId="77777777" w:rsidR="00B42172" w:rsidRDefault="00B42172" w:rsidP="00C351EC"/>
    <w:p w14:paraId="19920FEA" w14:textId="1EAD1E3C" w:rsidR="00C351EC" w:rsidRDefault="00C351EC" w:rsidP="00C351EC">
      <w:pPr>
        <w:pStyle w:val="Heading2"/>
      </w:pPr>
      <w:r>
        <w:tab/>
        <w:t>General observations about indices</w:t>
      </w:r>
    </w:p>
    <w:p w14:paraId="01BD96B5" w14:textId="366A5FE5" w:rsidR="004F5AC5" w:rsidRDefault="00C351EC" w:rsidP="00C351EC">
      <w:pPr>
        <w:spacing w:after="0"/>
        <w:rPr>
          <w:color w:val="EE0000"/>
        </w:rPr>
      </w:pPr>
      <w:r w:rsidRPr="00515D29">
        <w:rPr>
          <w:color w:val="EE0000"/>
        </w:rPr>
        <w:t xml:space="preserve">CHS does not work well for highly irregular shapes and can be influenced by outliers </w:t>
      </w:r>
      <w:r w:rsidRPr="00515D29">
        <w:rPr>
          <w:color w:val="EE0000"/>
        </w:rPr>
        <w:fldChar w:fldCharType="begin"/>
      </w:r>
      <w:r w:rsidR="00B11A65">
        <w:rPr>
          <w:color w:val="EE0000"/>
        </w:rPr>
        <w:instrText xml:space="preserve"> ADDIN ZOTERO_ITEM CSL_CITATION {"citationID":"1KC91zGg","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DBS is sensitive to the parameter choice of the clustering algorithm, to non-Euclidean distance metrics, and to overlapping clusters </w:t>
      </w:r>
      <w:r w:rsidRPr="00515D29">
        <w:rPr>
          <w:color w:val="EE0000"/>
        </w:rPr>
        <w:fldChar w:fldCharType="begin"/>
      </w:r>
      <w:r w:rsidR="00B11A65">
        <w:rPr>
          <w:color w:val="EE0000"/>
        </w:rPr>
        <w:instrText xml:space="preserve"> ADDIN ZOTERO_ITEM CSL_CITATION {"citationID":"jCDDYnfT","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and SS may not be optimal in scenarios with noise and outliers, it requires a distance metric and for large datasets the distance matrix computation may be expensive </w:t>
      </w:r>
      <w:r w:rsidRPr="00515D29">
        <w:rPr>
          <w:color w:val="EE0000"/>
        </w:rPr>
        <w:fldChar w:fldCharType="begin"/>
      </w:r>
      <w:r w:rsidR="00B11A65">
        <w:rPr>
          <w:color w:val="EE0000"/>
        </w:rPr>
        <w:instrText xml:space="preserve"> ADDIN ZOTERO_ITEM CSL_CITATION {"citationID":"MeztF8Jd","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w:t>
      </w:r>
    </w:p>
    <w:p w14:paraId="0CF39984" w14:textId="2CC9DAA1" w:rsidR="00C351EC" w:rsidRDefault="00C351EC" w:rsidP="00C351EC">
      <w:pPr>
        <w:spacing w:after="0"/>
        <w:rPr>
          <w:color w:val="EE0000"/>
        </w:rPr>
      </w:pPr>
      <w:r w:rsidRPr="00515D29">
        <w:rPr>
          <w:color w:val="EE0000"/>
        </w:rPr>
        <w:t xml:space="preserve">While, the sum of squared errors (SSE) may also be a potential clustering metric, it has been shown to have limited usefulness in non-globular clusters </w:t>
      </w:r>
      <w:r w:rsidRPr="00515D29">
        <w:rPr>
          <w:color w:val="EE0000"/>
        </w:rPr>
        <w:fldChar w:fldCharType="begin"/>
      </w:r>
      <w:r w:rsidR="00B11A65">
        <w:rPr>
          <w:color w:val="EE0000"/>
        </w:rPr>
        <w:instrText xml:space="preserve"> ADDIN ZOTERO_ITEM CSL_CITATION {"citationID":"7wcgJvco","properties":{"formattedCitation":"(67)","plainCitation":"(67)","noteIndex":0},"citationItems":[{"id":1492,"uris":["http://zotero.org/users/8619560/items/S3FLPT85"],"itemData":{"id":1492,"type":"article","abstract":"Clustering techniques are widely used in Web Usage Mining to capture similar interests and trends among users accessing a Web site. For this purpose, web access logs generated at a particular web site are preprocessed to discover the user navigational sessions. Clustering techniques are then applied to group the user session data into user session clusters, where intercluster similarities are minimized while the intra cluster similarities are maximized. Since the application of different clustering algorithms generally results in different sets of cluster formation, it is important to evaluate the performance of these methods in terms of accuracy and validity of the clusters, and also the time required to generate them, using appropriate performance measures. This paper describes various validity and accuracy measures including Dunn's Index, Davies Bouldin Index, C Index, Rand Index, Jaccard Index, Silhouette Index, Fowlkes Mallows and Sum of the Squared Error (SSE). We conducted the performance evaluation of the following clustering techniques: k-Means, k-Medoids, Leader, Single Link Agglomerative Hierarchical and DBSCAN. These techniques are implemented and tested against the Web user navigational data. Finally their performance results are presented and compared.","DOI":"10.48550/arXiv.1507.03340","note":"arXiv:1507.03340 [cs]","number":"arXiv:1507.03340","publisher":"arXiv","source":"arXiv.org","title":"Quantitative Evaluation of Performance and Validity Indices for Clustering the Web Navigational Sessions","URL":"http://arxiv.org/abs/1507.03340","author":[{"family":"Ansari","given":"Zahid"},{"family":"Azeem","given":"M. F."},{"family":"Ahmed","given":"Waseem"},{"family":"Babu","given":"A. Vinaya"}],"accessed":{"date-parts":[["2025",8,7]]},"issued":{"date-parts":[["2015",7,13]]}}}],"schema":"https://github.com/citation-style-language/schema/raw/master/csl-citation.json"} </w:instrText>
      </w:r>
      <w:r w:rsidRPr="00515D29">
        <w:rPr>
          <w:color w:val="EE0000"/>
        </w:rPr>
        <w:fldChar w:fldCharType="separate"/>
      </w:r>
      <w:r w:rsidR="00DC4C77" w:rsidRPr="00DC4C77">
        <w:t>(67)</w:t>
      </w:r>
      <w:r w:rsidRPr="00515D29">
        <w:rPr>
          <w:color w:val="EE0000"/>
        </w:rPr>
        <w:fldChar w:fldCharType="end"/>
      </w:r>
      <w:r w:rsidRPr="00D14A8C">
        <w:t>.</w:t>
      </w:r>
      <w:r>
        <w:t xml:space="preserve"> </w:t>
      </w:r>
    </w:p>
    <w:p w14:paraId="785527BA" w14:textId="77777777" w:rsidR="00C351EC" w:rsidRDefault="00C351EC" w:rsidP="00C351EC">
      <w:pPr>
        <w:spacing w:after="0"/>
        <w:rPr>
          <w:color w:val="EE0000"/>
        </w:rPr>
      </w:pPr>
    </w:p>
    <w:p w14:paraId="54CFBE7F" w14:textId="76726B48" w:rsidR="002D2179" w:rsidRDefault="002D2179" w:rsidP="002D2179">
      <w:pPr>
        <w:spacing w:after="0"/>
      </w:pPr>
      <w:r>
        <w:t xml:space="preserve">The I index was found to be a better option than DB and D </w:t>
      </w:r>
      <w:r>
        <w:fldChar w:fldCharType="begin"/>
      </w:r>
      <w:r w:rsidR="00B11A65">
        <w:instrText xml:space="preserve"> ADDIN ZOTERO_ITEM CSL_CITATION {"citationID":"Ph4OgqXc","properties":{"formattedCitation":"(62)","plainCitation":"(62)","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Pr="009B523F">
        <w:t>(62)</w:t>
      </w:r>
      <w:r>
        <w:fldChar w:fldCharType="end"/>
      </w:r>
      <w:r>
        <w:t xml:space="preserve">. </w:t>
      </w:r>
    </w:p>
    <w:p w14:paraId="3E88D641" w14:textId="77777777" w:rsidR="002D2179" w:rsidRDefault="002D2179" w:rsidP="00C351EC">
      <w:pPr>
        <w:spacing w:after="0"/>
        <w:rPr>
          <w:color w:val="EE0000"/>
        </w:rPr>
      </w:pPr>
    </w:p>
    <w:p w14:paraId="23A5BD05" w14:textId="50FA6D2E" w:rsidR="004F5AC5" w:rsidRDefault="00C351EC" w:rsidP="00C351EC">
      <w:pPr>
        <w:spacing w:after="0"/>
        <w:rPr>
          <w:color w:val="EE0000"/>
        </w:rPr>
      </w:pPr>
      <w:r w:rsidRPr="00515D29">
        <w:rPr>
          <w:color w:val="EE0000"/>
        </w:rPr>
        <w:t xml:space="preserve">However, SS demonstrated excellent performance in a benchmark of validity indices </w:t>
      </w:r>
      <w:r w:rsidRPr="00515D29">
        <w:rPr>
          <w:color w:val="EE0000"/>
        </w:rPr>
        <w:fldChar w:fldCharType="begin"/>
      </w:r>
      <w:r w:rsidR="00B11A65">
        <w:rPr>
          <w:color w:val="EE0000"/>
        </w:rPr>
        <w:instrText xml:space="preserve"> ADDIN ZOTERO_ITEM CSL_CITATION {"citationID":"wUUb0inR","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sidRPr="00515D29">
        <w:rPr>
          <w:color w:val="EE0000"/>
        </w:rPr>
        <w:fldChar w:fldCharType="separate"/>
      </w:r>
      <w:r w:rsidR="009B523F" w:rsidRPr="009B523F">
        <w:t>(21)</w:t>
      </w:r>
      <w:r w:rsidRPr="00515D29">
        <w:rPr>
          <w:color w:val="EE0000"/>
        </w:rPr>
        <w:fldChar w:fldCharType="end"/>
      </w:r>
      <w:r w:rsidRPr="00515D29">
        <w:rPr>
          <w:color w:val="EE0000"/>
        </w:rPr>
        <w:t>.</w:t>
      </w:r>
      <w:r>
        <w:rPr>
          <w:color w:val="EE0000"/>
        </w:rPr>
        <w:t xml:space="preserve"> </w:t>
      </w:r>
      <w:r w:rsidRPr="00515D29">
        <w:rPr>
          <w:color w:val="EE0000"/>
        </w:rPr>
        <w:t xml:space="preserve"> SS, DBS and CHS are still used today in the evaluation of clustering performance </w:t>
      </w:r>
      <w:r w:rsidRPr="00515D29">
        <w:rPr>
          <w:color w:val="EE0000"/>
        </w:rPr>
        <w:fldChar w:fldCharType="begin"/>
      </w:r>
      <w:r w:rsidR="00B11A65">
        <w:rPr>
          <w:color w:val="EE0000"/>
        </w:rPr>
        <w:instrText xml:space="preserve"> ADDIN ZOTERO_ITEM CSL_CITATION {"citationID":"rHMIf6im","properties":{"formattedCitation":"(68)","plainCitation":"(68)","noteIndex":0},"citationItems":[{"id":1662,"uris":["http://zotero.org/users/8619560/items/RVJFK6YM"],"itemData":{"id":1662,"type":"article","abstract":"Deep clustering, a method for partitioning complex, high-dimensional data using deep neural networks, presents unique evaluation challenges. Traditional clustering validation measures, designed for low-dimensional spaces, are problematic for deep clustering, which involves projecting data into lower-dimensional embeddings before partitioning. Two key issues are identified: 1) the curse of dimensionality when applying these measures to raw data, and 2) the unreliable comparison of clustering results across different embedding spaces stemming from variations in training procedures and parameter settings in different clustering models. This paper addresses these challenges in evaluating clustering quality in deep learning. We present a theoretical framework to highlight ineffectiveness arising from using internal validation measures on raw and embedded data and propose a systematic approach to applying clustering validity indices in deep clustering contexts. Experiments show that this framework aligns better with external validation measures, effectively reducing the misguidance from the improper use of clustering validity indices in deep learning.","DOI":"10.48550/arXiv.2403.14830","note":"arXiv:2403.14830 [stat]","number":"arXiv:2403.14830","publisher":"arXiv","source":"arXiv.org","title":"Deep Clustering Evaluation: How to Validate Internal Clustering Validation Measures","title-short":"Deep Clustering Evaluation","URL":"http://arxiv.org/abs/2403.14830","author":[{"family":"Wang","given":"Zeya"},{"family":"Ye","given":"Chenglong"}],"accessed":{"date-parts":[["2025",9,20]]},"issued":{"date-parts":[["2024",3,21]]}}}],"schema":"https://github.com/citation-style-language/schema/raw/master/csl-citation.json"} </w:instrText>
      </w:r>
      <w:r w:rsidRPr="00515D29">
        <w:rPr>
          <w:color w:val="EE0000"/>
        </w:rPr>
        <w:fldChar w:fldCharType="separate"/>
      </w:r>
      <w:r w:rsidR="00DC4C77" w:rsidRPr="00DC4C77">
        <w:t>(68)</w:t>
      </w:r>
      <w:r w:rsidRPr="00515D29">
        <w:rPr>
          <w:color w:val="EE0000"/>
        </w:rPr>
        <w:fldChar w:fldCharType="end"/>
      </w:r>
      <w:r w:rsidRPr="00515D29">
        <w:rPr>
          <w:color w:val="EE0000"/>
        </w:rPr>
        <w:t>. Moreover, an extensive comparative study has shown that SS has the best results</w:t>
      </w:r>
      <w:r>
        <w:rPr>
          <w:color w:val="EE0000"/>
        </w:rPr>
        <w:t xml:space="preserve"> </w:t>
      </w:r>
      <w:r w:rsidRPr="00515D29">
        <w:rPr>
          <w:color w:val="EE0000"/>
        </w:rPr>
        <w:fldChar w:fldCharType="begin"/>
      </w:r>
      <w:r w:rsidR="00B11A65">
        <w:rPr>
          <w:color w:val="EE0000"/>
        </w:rPr>
        <w:instrText xml:space="preserve"> ADDIN ZOTERO_ITEM CSL_CITATION {"citationID":"wc0tVnt3","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 xml:space="preserve"> and it indicated that some of the best performing clustering metrics are indeed SS, CHS and DBS </w:t>
      </w:r>
      <w:r w:rsidRPr="00515D29">
        <w:rPr>
          <w:color w:val="EE0000"/>
        </w:rPr>
        <w:fldChar w:fldCharType="begin"/>
      </w:r>
      <w:r w:rsidR="00B11A65">
        <w:rPr>
          <w:color w:val="EE0000"/>
        </w:rPr>
        <w:instrText xml:space="preserve"> ADDIN ZOTERO_ITEM CSL_CITATION {"citationID":"1Fl6M8vd","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w:t>
      </w:r>
      <w:r>
        <w:rPr>
          <w:color w:val="EE0000"/>
        </w:rPr>
        <w:t xml:space="preserve"> </w:t>
      </w:r>
    </w:p>
    <w:p w14:paraId="73A67CEF" w14:textId="77777777" w:rsidR="002D2179" w:rsidRDefault="002D2179" w:rsidP="00C351EC">
      <w:pPr>
        <w:spacing w:after="0"/>
        <w:rPr>
          <w:color w:val="EE0000"/>
        </w:rPr>
      </w:pPr>
    </w:p>
    <w:p w14:paraId="42DA5EBA" w14:textId="30B03B13" w:rsidR="004F5AC5" w:rsidRDefault="00C351EC" w:rsidP="00C351EC">
      <w:pPr>
        <w:spacing w:after="0"/>
        <w:rPr>
          <w:color w:val="000000" w:themeColor="text1"/>
        </w:rPr>
      </w:pPr>
      <w:r>
        <w:rPr>
          <w:color w:val="000000" w:themeColor="text1"/>
        </w:rPr>
        <w:t>Ano</w:t>
      </w:r>
      <w:r w:rsidRPr="00515D29">
        <w:rPr>
          <w:color w:val="000000" w:themeColor="text1"/>
        </w:rPr>
        <w:t>ther</w:t>
      </w:r>
      <w:r>
        <w:rPr>
          <w:color w:val="EE0000"/>
        </w:rPr>
        <w:t xml:space="preserve"> </w:t>
      </w:r>
      <w:r>
        <w:rPr>
          <w:color w:val="000000" w:themeColor="text1"/>
        </w:rPr>
        <w:t xml:space="preserve">study </w:t>
      </w:r>
      <w:r>
        <w:rPr>
          <w:color w:val="000000" w:themeColor="text1"/>
        </w:rPr>
        <w:fldChar w:fldCharType="begin"/>
      </w:r>
      <w:r w:rsidR="00B11A65">
        <w:rPr>
          <w:color w:val="000000" w:themeColor="text1"/>
        </w:rPr>
        <w:instrText xml:space="preserve"> ADDIN ZOTERO_ITEM CSL_CITATION {"citationID":"EY8ZXx4V","properties":{"formattedCitation":"(16)","plainCitation":"(16)","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schema":"https://github.com/citation-style-language/schema/raw/master/csl-citation.json"} </w:instrText>
      </w:r>
      <w:r>
        <w:rPr>
          <w:color w:val="000000" w:themeColor="text1"/>
        </w:rPr>
        <w:fldChar w:fldCharType="separate"/>
      </w:r>
      <w:r w:rsidR="009B523F" w:rsidRPr="009B523F">
        <w:t>(16)</w:t>
      </w:r>
      <w:r>
        <w:rPr>
          <w:color w:val="000000" w:themeColor="text1"/>
        </w:rPr>
        <w:fldChar w:fldCharType="end"/>
      </w:r>
      <w:r>
        <w:rPr>
          <w:color w:val="000000" w:themeColor="text1"/>
        </w:rPr>
        <w:t xml:space="preserve"> showed that CH obtained the highest performance, with S and DB being top ranked as well (others top ranked SF).</w:t>
      </w:r>
      <w:r w:rsidRPr="00515D29">
        <w:rPr>
          <w:color w:val="EE0000"/>
        </w:rPr>
        <w:t xml:space="preserve"> </w:t>
      </w:r>
      <w:r w:rsidRPr="00572DD6">
        <w:rPr>
          <w:color w:val="000000" w:themeColor="text1"/>
        </w:rPr>
        <w:t>DB has been found as the most using CVI for meta-heuristic-based clustering algorithms</w:t>
      </w:r>
      <w:r>
        <w:rPr>
          <w:color w:val="000000" w:themeColor="text1"/>
        </w:rPr>
        <w:t xml:space="preserve"> </w:t>
      </w:r>
      <w:r>
        <w:rPr>
          <w:color w:val="000000" w:themeColor="text1"/>
        </w:rPr>
        <w:fldChar w:fldCharType="begin"/>
      </w:r>
      <w:r w:rsidR="00B11A65">
        <w:rPr>
          <w:color w:val="000000" w:themeColor="text1"/>
        </w:rPr>
        <w:instrText xml:space="preserve"> ADDIN ZOTERO_ITEM CSL_CITATION {"citationID":"6sJ97OZb","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Pr>
          <w:color w:val="000000" w:themeColor="text1"/>
        </w:rPr>
        <w:fldChar w:fldCharType="separate"/>
      </w:r>
      <w:r w:rsidR="009B523F" w:rsidRPr="009B523F">
        <w:t>(21)</w:t>
      </w:r>
      <w:r>
        <w:rPr>
          <w:color w:val="000000" w:themeColor="text1"/>
        </w:rPr>
        <w:fldChar w:fldCharType="end"/>
      </w:r>
      <w:r w:rsidRPr="00572DD6">
        <w:rPr>
          <w:color w:val="000000" w:themeColor="text1"/>
        </w:rPr>
        <w:t xml:space="preserve">. </w:t>
      </w:r>
    </w:p>
    <w:p w14:paraId="58353379" w14:textId="77777777" w:rsidR="004F5AC5" w:rsidRDefault="004F5AC5" w:rsidP="00C351EC">
      <w:pPr>
        <w:spacing w:after="0"/>
        <w:rPr>
          <w:color w:val="000000" w:themeColor="text1"/>
        </w:rPr>
      </w:pPr>
    </w:p>
    <w:p w14:paraId="75E21569" w14:textId="19801B29" w:rsidR="00C351EC" w:rsidRDefault="00C351EC" w:rsidP="00C351EC">
      <w:pPr>
        <w:spacing w:after="0"/>
      </w:pPr>
      <w:r>
        <w:t xml:space="preserve">Another study found that </w:t>
      </w:r>
      <w:r w:rsidR="005723DE">
        <w:t xml:space="preserve">S obtained the best performance regardless of the amount of overlap, </w:t>
      </w:r>
      <w:r>
        <w:t>CH</w:t>
      </w:r>
      <w:r w:rsidR="005723DE">
        <w:t xml:space="preserve"> had a good performance on linearly separable data, while</w:t>
      </w:r>
      <w:r>
        <w:t xml:space="preserve"> DB and GD indices had </w:t>
      </w:r>
      <w:r w:rsidR="005723DE">
        <w:t>an</w:t>
      </w:r>
      <w:r>
        <w:t xml:space="preserve"> </w:t>
      </w:r>
      <w:r w:rsidR="005723DE">
        <w:t>adequate</w:t>
      </w:r>
      <w:r>
        <w:t xml:space="preserve"> performance, yet all CVIs performed poorly on non-linearly separable datasets due to the inherent assumptions of data distribution </w:t>
      </w:r>
      <w:r>
        <w:fldChar w:fldCharType="begin"/>
      </w:r>
      <w:r w:rsidR="00B11A65">
        <w:instrText xml:space="preserve"> ADDIN ZOTERO_ITEM CSL_CITATION {"citationID":"37ZxC4BM","properties":{"formattedCitation":"(11)","plainCitation":"(11)","noteIndex":0},"citationItems":[{"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fldChar w:fldCharType="separate"/>
      </w:r>
      <w:r w:rsidR="009B523F" w:rsidRPr="009B523F">
        <w:t>(11)</w:t>
      </w:r>
      <w:r>
        <w:fldChar w:fldCharType="end"/>
      </w:r>
      <w:r>
        <w:t xml:space="preserve">. </w:t>
      </w:r>
    </w:p>
    <w:p w14:paraId="142264D1" w14:textId="77777777" w:rsidR="00F17F3A" w:rsidRDefault="00F17F3A" w:rsidP="00C351EC">
      <w:pPr>
        <w:spacing w:after="0"/>
      </w:pPr>
    </w:p>
    <w:p w14:paraId="528FABDF" w14:textId="1E6A6F4A" w:rsidR="00F17F3A" w:rsidRPr="00A315F8" w:rsidRDefault="00F17F3A" w:rsidP="00C351EC">
      <w:pPr>
        <w:spacing w:after="0"/>
        <w:rPr>
          <w:color w:val="EE0000"/>
        </w:rPr>
      </w:pPr>
      <w:r>
        <w:t xml:space="preserve">A study </w:t>
      </w:r>
      <w:r>
        <w:fldChar w:fldCharType="begin"/>
      </w:r>
      <w:r w:rsidR="00B11A65">
        <w:instrText xml:space="preserve"> ADDIN ZOTERO_ITEM CSL_CITATION {"citationID":"KraD6DZ2","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of 68 internal CVIs on 21 synthetic and real datasets based on the K-means clustering algorithm found that the RS, H, DB, and COP indices were top-performing with XB and CH having an acceptable evaluation of performance and the S index had the most consistent behaviour across datasets. It was also shown that only 14 out of 68 CVIs are actually invariant to the number of clusters </w:t>
      </w:r>
      <w:r>
        <w:fldChar w:fldCharType="begin"/>
      </w:r>
      <w:r w:rsidR="00B11A65">
        <w:instrText xml:space="preserve"> ADDIN ZOTERO_ITEM CSL_CITATION {"citationID":"LehJudmC","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raising the question whether CVIs are actually useful in determining the unknown number of clusters.</w:t>
      </w:r>
    </w:p>
    <w:p w14:paraId="4B26570C" w14:textId="77777777" w:rsidR="004F5AC5" w:rsidRDefault="004F5AC5" w:rsidP="004F5AC5">
      <w:pPr>
        <w:spacing w:after="0"/>
      </w:pPr>
    </w:p>
    <w:p w14:paraId="18E64326" w14:textId="2589EEF1" w:rsidR="004F5AC5" w:rsidRDefault="004F5AC5" w:rsidP="004F5AC5">
      <w:pPr>
        <w:spacing w:after="0"/>
      </w:pPr>
      <w:r>
        <w:t xml:space="preserve">The DBCV </w:t>
      </w:r>
      <w:r>
        <w:fldChar w:fldCharType="begin"/>
      </w:r>
      <w:r w:rsidR="00B11A65">
        <w:instrText xml:space="preserve"> ADDIN ZOTERO_ITEM CSL_CITATION {"citationID":"fqAIIz0J","properties":{"formattedCitation":"(47)","plainCitation":"(4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fldChar w:fldCharType="separate"/>
      </w:r>
      <w:r w:rsidR="009B523F" w:rsidRPr="009B523F">
        <w:t>(47)</w:t>
      </w:r>
      <w:r>
        <w:fldChar w:fldCharType="end"/>
      </w:r>
      <w:r>
        <w:t xml:space="preserve"> index has been found to outperform </w:t>
      </w:r>
      <w:r>
        <w:fldChar w:fldCharType="begin"/>
      </w:r>
      <w:r w:rsidR="00B11A65">
        <w:instrText xml:space="preserve"> ADDIN ZOTERO_ITEM CSL_CITATION {"citationID":"BGGPm3qV","properties":{"formattedCitation":"(69)","plainCitation":"(69)","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DC4C77" w:rsidRPr="00DC4C77">
        <w:t>(69)</w:t>
      </w:r>
      <w:r>
        <w:fldChar w:fldCharType="end"/>
      </w:r>
      <w:r>
        <w:t xml:space="preserve"> other indices such as, CDbw </w:t>
      </w:r>
      <w:r>
        <w:fldChar w:fldCharType="begin"/>
      </w:r>
      <w:r w:rsidR="00B11A65">
        <w:instrText xml:space="preserve"> ADDIN ZOTERO_ITEM CSL_CITATION {"citationID":"MaXB89dA","properties":{"formattedCitation":"(63)","plainCitation":"(6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9B523F" w:rsidRPr="009B523F">
        <w:t>(63)</w:t>
      </w:r>
      <w:r>
        <w:fldChar w:fldCharType="end"/>
      </w:r>
      <w:r w:rsidRPr="00A315F8">
        <w:t xml:space="preserve">,  DCSI </w:t>
      </w:r>
      <w:r>
        <w:fldChar w:fldCharType="begin"/>
      </w:r>
      <w:r w:rsidR="00B11A65">
        <w:instrText xml:space="preserve"> ADDIN ZOTERO_ITEM CSL_CITATION {"citationID":"PlRnKHHA","properties":{"formattedCitation":"(70)","plainCitation":"(70)","noteIndex":0},"citationItems":[{"id":1807,"uris":["http://zotero.org/users/8619560/items/AY9LY7XD"],"itemData":{"id":1807,"type":"article","abstract":"Whether class labels in a given data set correspond to meaningful clusters is crucial for the evaluation of clustering algorithms using real-world data sets. This property can be quantified by separability measures. The central aspects of separability for density-based clustering are between-class separation and within-class connectedness, and neither classification-based complexity measures nor cluster validity indices (CVIs) adequately incorporate them. A newly developed measure (density cluster separability index, DCSI) aims to quantify these two characteristics and can also be used as a CVI. Extensive experiments on synthetic data indicate that DCSI correlates strongly with the performance of DBSCAN measured via the adjusted Rand index (ARI) but lacks robustness when it comes to multi-class data sets with overlapping classes that are ill-suited for density-based hard clustering. Detailed evaluation on frequently used real-world data sets shows that DCSI can correctly identify touching or overlapping classes that do not correspond to meaningful density-based clusters.","DOI":"10.48550/arXiv.2310.12806","note":"arXiv:2310.12806 [stat]","number":"arXiv:2310.12806","publisher":"arXiv","source":"arXiv.org","title":"DCSI -- An improved measure of cluster separability based on separation and connectedness","URL":"http://arxiv.org/abs/2310.12806","author":[{"family":"Gauss","given":"Jana"},{"family":"Scheipl","given":"Fabian"},{"family":"Herrmann","given":"Moritz"}],"accessed":{"date-parts":[["2025",11,14]]},"issued":{"date-parts":[["2025",4,11]]}}}],"schema":"https://github.com/citation-style-language/schema/raw/master/csl-citation.json"} </w:instrText>
      </w:r>
      <w:r>
        <w:fldChar w:fldCharType="separate"/>
      </w:r>
      <w:r w:rsidR="00DC4C77" w:rsidRPr="00DC4C77">
        <w:t>(70)</w:t>
      </w:r>
      <w:r>
        <w:fldChar w:fldCharType="end"/>
      </w:r>
      <w:r w:rsidRPr="00A315F8">
        <w:t xml:space="preserve">, and VIASCKDE </w:t>
      </w:r>
      <w:r>
        <w:fldChar w:fldCharType="begin"/>
      </w:r>
      <w:r w:rsidR="00B11A65">
        <w:instrText xml:space="preserve"> ADDIN ZOTERO_ITEM CSL_CITATION {"citationID":"eLrRhMrn","properties":{"formattedCitation":"(64)","plainCitation":"(64)","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9B523F" w:rsidRPr="009B523F">
        <w:t>(64)</w:t>
      </w:r>
      <w:r>
        <w:fldChar w:fldCharType="end"/>
      </w:r>
      <w:r w:rsidRPr="00A315F8">
        <w:t>, for non-convex and density-based (such as those obtained by DBSCAN) clusters.</w:t>
      </w:r>
      <w:r>
        <w:t xml:space="preserve"> Although all these indices degrade with an increase in noise </w:t>
      </w:r>
      <w:r>
        <w:fldChar w:fldCharType="begin"/>
      </w:r>
      <w:r w:rsidR="00B11A65">
        <w:instrText xml:space="preserve"> ADDIN ZOTERO_ITEM CSL_CITATION {"citationID":"3mCGssp1","properties":{"formattedCitation":"(69)","plainCitation":"(69)","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DC4C77" w:rsidRPr="00DC4C77">
        <w:t>(69)</w:t>
      </w:r>
      <w:r>
        <w:fldChar w:fldCharType="end"/>
      </w:r>
      <w:r>
        <w:t xml:space="preserve">, DBCV has been found to be the most reliable/consistent and it has been shown to not be affected by the spatial arrangement of clusters </w:t>
      </w:r>
      <w:r>
        <w:fldChar w:fldCharType="begin"/>
      </w:r>
      <w:r w:rsidR="00B11A65">
        <w:instrText xml:space="preserve"> ADDIN ZOTERO_ITEM CSL_CITATION {"citationID":"RygCzUs3","properties":{"formattedCitation":"(69)","plainCitation":"(69)","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DC4C77" w:rsidRPr="00DC4C77">
        <w:t>(69)</w:t>
      </w:r>
      <w:r>
        <w:fldChar w:fldCharType="end"/>
      </w:r>
      <w:r>
        <w:t>.</w:t>
      </w:r>
    </w:p>
    <w:p w14:paraId="1BE44AF6" w14:textId="77777777" w:rsidR="002D2179" w:rsidRDefault="002D2179" w:rsidP="004F5AC5">
      <w:pPr>
        <w:spacing w:after="0"/>
      </w:pPr>
    </w:p>
    <w:p w14:paraId="57BB3150" w14:textId="7AB95994" w:rsidR="002D2179" w:rsidRPr="00751F3C" w:rsidRDefault="002D2179" w:rsidP="004F5AC5">
      <w:pPr>
        <w:spacing w:after="0"/>
        <w:rPr>
          <w:b/>
          <w:bCs/>
        </w:rPr>
      </w:pPr>
      <w:r w:rsidRPr="00751F3C">
        <w:rPr>
          <w:b/>
          <w:bCs/>
        </w:rPr>
        <w:t>Needless to say, there does not seem to be a consensus in the literature</w:t>
      </w:r>
      <w:r w:rsidR="00751F3C">
        <w:rPr>
          <w:b/>
          <w:bCs/>
        </w:rPr>
        <w:t>.</w:t>
      </w:r>
    </w:p>
    <w:p w14:paraId="2FD3395F" w14:textId="77777777" w:rsidR="00C351EC" w:rsidRPr="00A315F8" w:rsidRDefault="00C351EC" w:rsidP="005016DA"/>
    <w:p w14:paraId="61E0C5CC" w14:textId="49C3C2E7" w:rsidR="005016DA" w:rsidRDefault="005016DA" w:rsidP="005016DA">
      <w:pPr>
        <w:pStyle w:val="Heading2"/>
      </w:pPr>
      <w:r>
        <w:t>Datasets</w:t>
      </w:r>
    </w:p>
    <w:p w14:paraId="35B79462" w14:textId="791BD861" w:rsidR="005016DA" w:rsidRDefault="005016DA" w:rsidP="005016DA">
      <w:r>
        <w:t>Table X – Dataset information</w:t>
      </w:r>
    </w:p>
    <w:tbl>
      <w:tblPr>
        <w:tblStyle w:val="TableGrid"/>
        <w:tblW w:w="0" w:type="auto"/>
        <w:tblLook w:val="04A0" w:firstRow="1" w:lastRow="0" w:firstColumn="1" w:lastColumn="0" w:noHBand="0" w:noVBand="1"/>
      </w:tblPr>
      <w:tblGrid>
        <w:gridCol w:w="1490"/>
        <w:gridCol w:w="1796"/>
        <w:gridCol w:w="1790"/>
        <w:gridCol w:w="1669"/>
        <w:gridCol w:w="1313"/>
        <w:gridCol w:w="1292"/>
      </w:tblGrid>
      <w:tr w:rsidR="005016DA" w14:paraId="699D65B7" w14:textId="58FEF675" w:rsidTr="005016DA">
        <w:tc>
          <w:tcPr>
            <w:tcW w:w="1530" w:type="dxa"/>
          </w:tcPr>
          <w:p w14:paraId="281645C9" w14:textId="78D870E4" w:rsidR="005016DA" w:rsidRPr="005863B1" w:rsidRDefault="005016DA" w:rsidP="005016DA">
            <w:pPr>
              <w:rPr>
                <w:b/>
                <w:bCs/>
              </w:rPr>
            </w:pPr>
            <w:r w:rsidRPr="005863B1">
              <w:rPr>
                <w:b/>
                <w:bCs/>
              </w:rPr>
              <w:t>Name</w:t>
            </w:r>
          </w:p>
        </w:tc>
        <w:tc>
          <w:tcPr>
            <w:tcW w:w="1799" w:type="dxa"/>
          </w:tcPr>
          <w:p w14:paraId="798003DC" w14:textId="1AC55607" w:rsidR="005016DA" w:rsidRPr="005863B1" w:rsidRDefault="005016DA" w:rsidP="005016DA">
            <w:pPr>
              <w:rPr>
                <w:b/>
                <w:bCs/>
              </w:rPr>
            </w:pPr>
            <w:r w:rsidRPr="005863B1">
              <w:rPr>
                <w:b/>
                <w:bCs/>
              </w:rPr>
              <w:t>Characteristics</w:t>
            </w:r>
          </w:p>
        </w:tc>
        <w:tc>
          <w:tcPr>
            <w:tcW w:w="1606" w:type="dxa"/>
          </w:tcPr>
          <w:p w14:paraId="3F2118F1" w14:textId="78D76ED0" w:rsidR="005016DA" w:rsidRPr="005863B1" w:rsidRDefault="005016DA" w:rsidP="005016DA">
            <w:pPr>
              <w:rPr>
                <w:b/>
                <w:bCs/>
              </w:rPr>
            </w:pPr>
            <w:r w:rsidRPr="005863B1">
              <w:rPr>
                <w:b/>
                <w:bCs/>
              </w:rPr>
              <w:t># Samples</w:t>
            </w:r>
          </w:p>
        </w:tc>
        <w:tc>
          <w:tcPr>
            <w:tcW w:w="1711" w:type="dxa"/>
          </w:tcPr>
          <w:p w14:paraId="73C69F81" w14:textId="1C32F683" w:rsidR="005016DA" w:rsidRPr="005863B1" w:rsidRDefault="005016DA" w:rsidP="005016DA">
            <w:pPr>
              <w:rPr>
                <w:b/>
                <w:bCs/>
              </w:rPr>
            </w:pPr>
            <w:r w:rsidRPr="005863B1">
              <w:rPr>
                <w:b/>
                <w:bCs/>
              </w:rPr>
              <w:t># Dimensions</w:t>
            </w:r>
          </w:p>
        </w:tc>
        <w:tc>
          <w:tcPr>
            <w:tcW w:w="1352" w:type="dxa"/>
          </w:tcPr>
          <w:p w14:paraId="25E1FC6B" w14:textId="481AA09D" w:rsidR="005016DA" w:rsidRPr="005863B1" w:rsidRDefault="005016DA" w:rsidP="005016DA">
            <w:pPr>
              <w:rPr>
                <w:b/>
                <w:bCs/>
              </w:rPr>
            </w:pPr>
            <w:r w:rsidRPr="005863B1">
              <w:rPr>
                <w:b/>
                <w:bCs/>
              </w:rPr>
              <w:t># Cluster (cluster size)</w:t>
            </w:r>
          </w:p>
        </w:tc>
        <w:tc>
          <w:tcPr>
            <w:tcW w:w="1352" w:type="dxa"/>
          </w:tcPr>
          <w:p w14:paraId="4841D89F" w14:textId="62405D35" w:rsidR="005016DA" w:rsidRPr="005863B1" w:rsidRDefault="005016DA" w:rsidP="005016DA">
            <w:pPr>
              <w:rPr>
                <w:b/>
                <w:bCs/>
              </w:rPr>
            </w:pPr>
            <w:r w:rsidRPr="005863B1">
              <w:rPr>
                <w:b/>
                <w:bCs/>
              </w:rPr>
              <w:t>REF</w:t>
            </w:r>
          </w:p>
        </w:tc>
      </w:tr>
      <w:tr w:rsidR="00292CEE" w14:paraId="36088CA4" w14:textId="77777777" w:rsidTr="005016DA">
        <w:tc>
          <w:tcPr>
            <w:tcW w:w="1530" w:type="dxa"/>
          </w:tcPr>
          <w:p w14:paraId="4230BFE9" w14:textId="3904D5CD" w:rsidR="00292CEE" w:rsidRPr="005863B1" w:rsidRDefault="00292CEE" w:rsidP="005016DA">
            <w:pPr>
              <w:rPr>
                <w:b/>
                <w:bCs/>
              </w:rPr>
            </w:pPr>
            <w:r w:rsidRPr="005863B1">
              <w:rPr>
                <w:b/>
                <w:bCs/>
              </w:rPr>
              <w:t>Name</w:t>
            </w:r>
          </w:p>
        </w:tc>
        <w:tc>
          <w:tcPr>
            <w:tcW w:w="1799" w:type="dxa"/>
          </w:tcPr>
          <w:p w14:paraId="633F3139" w14:textId="1C4F7BB2" w:rsidR="00292CEE" w:rsidRPr="005863B1" w:rsidRDefault="00292CEE" w:rsidP="005016DA">
            <w:pPr>
              <w:rPr>
                <w:b/>
                <w:bCs/>
              </w:rPr>
            </w:pPr>
            <w:r w:rsidRPr="005863B1">
              <w:rPr>
                <w:b/>
                <w:bCs/>
              </w:rPr>
              <w:t>Characteristics</w:t>
            </w:r>
          </w:p>
        </w:tc>
        <w:tc>
          <w:tcPr>
            <w:tcW w:w="1606" w:type="dxa"/>
          </w:tcPr>
          <w:p w14:paraId="0A5040E9" w14:textId="02F0F990" w:rsidR="00292CEE" w:rsidRPr="005863B1" w:rsidRDefault="005863B1" w:rsidP="005016DA">
            <w:pPr>
              <w:rPr>
                <w:b/>
                <w:bCs/>
              </w:rPr>
            </w:pPr>
            <m:oMathPara>
              <m:oMath>
                <m:r>
                  <m:rPr>
                    <m:sty m:val="bi"/>
                  </m:rPr>
                  <w:rPr>
                    <w:rFonts w:ascii="Cambria Math" w:hAnsi="Cambria Math"/>
                  </w:rPr>
                  <m:t>N</m:t>
                </m:r>
              </m:oMath>
            </m:oMathPara>
          </w:p>
        </w:tc>
        <w:tc>
          <w:tcPr>
            <w:tcW w:w="1711" w:type="dxa"/>
          </w:tcPr>
          <w:p w14:paraId="43D6DF05" w14:textId="09A1D509" w:rsidR="00292CEE" w:rsidRPr="005863B1" w:rsidRDefault="005863B1" w:rsidP="005016DA">
            <w:pPr>
              <w:rPr>
                <w:b/>
                <w:bCs/>
              </w:rPr>
            </w:pPr>
            <m:oMathPara>
              <m:oMath>
                <m:r>
                  <m:rPr>
                    <m:sty m:val="bi"/>
                  </m:rPr>
                  <w:rPr>
                    <w:rFonts w:ascii="Cambria Math" w:hAnsi="Cambria Math"/>
                  </w:rPr>
                  <m:t>D</m:t>
                </m:r>
              </m:oMath>
            </m:oMathPara>
          </w:p>
        </w:tc>
        <w:tc>
          <w:tcPr>
            <w:tcW w:w="1352" w:type="dxa"/>
          </w:tcPr>
          <w:p w14:paraId="25369B62" w14:textId="6C6DCC75" w:rsidR="00292CEE" w:rsidRPr="005863B1" w:rsidRDefault="005863B1" w:rsidP="005016DA">
            <w:pPr>
              <w:rPr>
                <w:b/>
                <w:bCs/>
              </w:rPr>
            </w:pPr>
            <m:oMathPara>
              <m:oMath>
                <m:r>
                  <m:rPr>
                    <m:sty m:val="bi"/>
                  </m:rPr>
                  <w:rPr>
                    <w:rFonts w:ascii="Cambria Math" w:hAnsi="Cambria Math"/>
                  </w:rPr>
                  <m:t>K (</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k</m:t>
                    </m:r>
                  </m:sub>
                </m:sSub>
                <m:r>
                  <m:rPr>
                    <m:sty m:val="bi"/>
                  </m:rPr>
                  <w:rPr>
                    <w:rFonts w:ascii="Cambria Math" w:hAnsi="Cambria Math"/>
                  </w:rPr>
                  <m:t>)</m:t>
                </m:r>
              </m:oMath>
            </m:oMathPara>
          </w:p>
        </w:tc>
        <w:tc>
          <w:tcPr>
            <w:tcW w:w="1352" w:type="dxa"/>
          </w:tcPr>
          <w:p w14:paraId="3AF3CCE7" w14:textId="1F9F8A1B" w:rsidR="00292CEE" w:rsidRPr="005863B1" w:rsidRDefault="005863B1" w:rsidP="005016DA">
            <w:pPr>
              <w:rPr>
                <w:b/>
                <w:bCs/>
              </w:rPr>
            </w:pPr>
            <w:r w:rsidRPr="005863B1">
              <w:rPr>
                <w:b/>
                <w:bCs/>
              </w:rPr>
              <w:t>REF</w:t>
            </w:r>
          </w:p>
        </w:tc>
      </w:tr>
      <w:tr w:rsidR="005016DA" w14:paraId="40FAA57C" w14:textId="212017BE" w:rsidTr="005016DA">
        <w:tc>
          <w:tcPr>
            <w:tcW w:w="1530" w:type="dxa"/>
          </w:tcPr>
          <w:p w14:paraId="56541D4F" w14:textId="467D467B" w:rsidR="005016DA" w:rsidRDefault="005016DA" w:rsidP="005016DA">
            <w:r>
              <w:t>A</w:t>
            </w:r>
            <w:r w:rsidR="007E2C6A">
              <w:t>1-3</w:t>
            </w:r>
          </w:p>
        </w:tc>
        <w:tc>
          <w:tcPr>
            <w:tcW w:w="1799" w:type="dxa"/>
          </w:tcPr>
          <w:p w14:paraId="73F534E4" w14:textId="13DC0A17" w:rsidR="005016DA" w:rsidRDefault="00455208" w:rsidP="005016DA">
            <w:r>
              <w:t>-Varying # cluster</w:t>
            </w:r>
          </w:p>
        </w:tc>
        <w:tc>
          <w:tcPr>
            <w:tcW w:w="1606" w:type="dxa"/>
          </w:tcPr>
          <w:p w14:paraId="20FAFCD3" w14:textId="15EC03B4" w:rsidR="005016DA" w:rsidRDefault="00455208" w:rsidP="005016DA">
            <w:r>
              <w:t>3000/</w:t>
            </w:r>
            <w:r w:rsidR="00E86FBC">
              <w:t>5250</w:t>
            </w:r>
            <w:r>
              <w:t>/7500</w:t>
            </w:r>
          </w:p>
        </w:tc>
        <w:tc>
          <w:tcPr>
            <w:tcW w:w="1711" w:type="dxa"/>
          </w:tcPr>
          <w:p w14:paraId="57C1F701" w14:textId="3D669E94" w:rsidR="005016DA" w:rsidRDefault="00455208" w:rsidP="005016DA">
            <w:r>
              <w:t>2</w:t>
            </w:r>
          </w:p>
        </w:tc>
        <w:tc>
          <w:tcPr>
            <w:tcW w:w="1352" w:type="dxa"/>
          </w:tcPr>
          <w:p w14:paraId="355DB17C" w14:textId="77777777" w:rsidR="005016DA" w:rsidRDefault="00455208" w:rsidP="005016DA">
            <w:r>
              <w:t>20/30/50</w:t>
            </w:r>
          </w:p>
          <w:p w14:paraId="472DBEB9" w14:textId="5CC49FDA" w:rsidR="00455208" w:rsidRDefault="00455208" w:rsidP="005016DA">
            <w:r>
              <w:t>(150)</w:t>
            </w:r>
          </w:p>
        </w:tc>
        <w:tc>
          <w:tcPr>
            <w:tcW w:w="1352" w:type="dxa"/>
          </w:tcPr>
          <w:p w14:paraId="673B8E8A" w14:textId="0815F912" w:rsidR="005016DA" w:rsidRDefault="00EB36D6" w:rsidP="005016DA">
            <w:r>
              <w:fldChar w:fldCharType="begin"/>
            </w:r>
            <w:r w:rsidR="00B11A65">
              <w:instrText xml:space="preserve"> ADDIN ZOTERO_ITEM CSL_CITATION {"citationID":"fS7F8rtt","properties":{"formattedCitation":"(71,72)","plainCitation":"(71,72)","noteIndex":0},"citationItems":[{"id":1784,"uris":["http://zotero.org/users/8619560/items/ZAP5RNJY"],"itemData":{"id":1784,"type":"paper-conference","abstract":"Dynamic clustering problems can be solved by finding several clustering solutions with different number of clusters, and by choosing the one that minimizes a given evaluation function value. This kind of brute force approach is general but not very efficient. We propose a dynamic local search that solves the number and location of the clusters jointly. The algorithm uses a set of basic operations, such as cluster addition, removal and swapping. The clustering is found by the combination of trialand-error approach of local search. The algorithm finds the result 30 times faster than the brute force approach.","source":"Semantic Scholar","title":"A Dynamic local search algorithm for the clustering problem","URL":"https://www.semanticscholar.org/paper/A-Dynamic-local-search-algorithm-for-the-clustering-K%C3%A4rkk%C3%A4inen-Fr%C3%A4nti/4c236eaf6a1db6fec5f032f0bceb3ffd54080aee","author":[{"family":"Kärkkäinen","given":"Ismo"},{"family":"Fränti","given":"P."}],"accessed":{"date-parts":[["2025",11,13]]},"issued":{"date-parts":[["2002"]]}}},{"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schema":"https://github.com/citation-style-language/schema/raw/master/csl-citation.json"} </w:instrText>
            </w:r>
            <w:r>
              <w:fldChar w:fldCharType="separate"/>
            </w:r>
            <w:r w:rsidR="00DC4C77" w:rsidRPr="00DC4C77">
              <w:t>(71,72)</w:t>
            </w:r>
            <w:r>
              <w:fldChar w:fldCharType="end"/>
            </w:r>
          </w:p>
        </w:tc>
      </w:tr>
      <w:tr w:rsidR="005016DA" w14:paraId="03565410" w14:textId="72D83F03" w:rsidTr="005016DA">
        <w:tc>
          <w:tcPr>
            <w:tcW w:w="1530" w:type="dxa"/>
          </w:tcPr>
          <w:p w14:paraId="6AAB5D90" w14:textId="400F1120" w:rsidR="005016DA" w:rsidRDefault="005016DA" w:rsidP="005016DA">
            <w:r>
              <w:t>S</w:t>
            </w:r>
            <w:r w:rsidR="007E2C6A">
              <w:t>1-4</w:t>
            </w:r>
          </w:p>
        </w:tc>
        <w:tc>
          <w:tcPr>
            <w:tcW w:w="1799" w:type="dxa"/>
          </w:tcPr>
          <w:p w14:paraId="4B313D25" w14:textId="563F54BD" w:rsidR="00455208" w:rsidRDefault="00455208" w:rsidP="005016DA">
            <w:r>
              <w:t>Overlap</w:t>
            </w:r>
            <w:r w:rsidR="008C47E6">
              <w:t xml:space="preserve"> (</w:t>
            </w:r>
            <w:r>
              <w:t>increasing overlap</w:t>
            </w:r>
            <w:r w:rsidR="008C47E6">
              <w:t>)</w:t>
            </w:r>
          </w:p>
        </w:tc>
        <w:tc>
          <w:tcPr>
            <w:tcW w:w="1606" w:type="dxa"/>
          </w:tcPr>
          <w:p w14:paraId="3B039A7F" w14:textId="2A573DE0" w:rsidR="005016DA" w:rsidRDefault="00455208" w:rsidP="005016DA">
            <w:r>
              <w:t>5000</w:t>
            </w:r>
          </w:p>
        </w:tc>
        <w:tc>
          <w:tcPr>
            <w:tcW w:w="1711" w:type="dxa"/>
          </w:tcPr>
          <w:p w14:paraId="144ABCC0" w14:textId="6FED8CCB" w:rsidR="005016DA" w:rsidRDefault="00455208" w:rsidP="005016DA">
            <w:r>
              <w:t>2</w:t>
            </w:r>
          </w:p>
        </w:tc>
        <w:tc>
          <w:tcPr>
            <w:tcW w:w="1352" w:type="dxa"/>
          </w:tcPr>
          <w:p w14:paraId="64A0B9B1" w14:textId="77777777" w:rsidR="005016DA" w:rsidRDefault="00455208" w:rsidP="005016DA">
            <w:r>
              <w:t>15</w:t>
            </w:r>
          </w:p>
          <w:p w14:paraId="1237D796" w14:textId="27F87E5E" w:rsidR="00455208" w:rsidRDefault="00455208" w:rsidP="005016DA">
            <w:r>
              <w:t>(333)</w:t>
            </w:r>
          </w:p>
        </w:tc>
        <w:tc>
          <w:tcPr>
            <w:tcW w:w="1352" w:type="dxa"/>
          </w:tcPr>
          <w:p w14:paraId="6CF65218" w14:textId="3C2C5276" w:rsidR="005016DA" w:rsidRDefault="00EB36D6" w:rsidP="005016DA">
            <w:r>
              <w:fldChar w:fldCharType="begin"/>
            </w:r>
            <w:r w:rsidR="00B11A65">
              <w:instrText xml:space="preserve"> ADDIN ZOTERO_ITEM CSL_CITATION {"citationID":"HKzd99vN","properties":{"formattedCitation":"(73)","plainCitation":"(73)","noteIndex":0},"citationItems":[{"id":1782,"uris":["http://zotero.org/users/8619560/items/3A43C3XZ"],"itemData":{"id":1782,"type":"article-journal","abstract":"Agglomerative clustering generates the partition hierarchically by a sequence of merge operations. We propose an alternative to the merge-based approach by removing the clusters iteratively one by one until the desired number of clusters is reached. We apply local optimization strategy by always removing the cluster that increases the distortion the least. Data structures and their update strategies are considered. The proposed algorithm is applied as a crossover method in a genetic algorithm, and compared against the best existing clustering algorithms. The proposed method provides best performance in terms of minimizing intra-cluster variance.","container-title":"Pattern Recognition","DOI":"10.1016/j.patcog.2005.09.012","ISSN":"0031-3203","issue":"5","journalAbbreviation":"Pattern Recognition","page":"761-775","source":"ScienceDirect","title":"Iterative shrinking method for clustering problems","volume":"39","author":[{"family":"Fränti","given":"Pasi"},{"family":"Virmajoki","given":"Olli"}],"issued":{"date-parts":[["2006",5,1]]}}}],"schema":"https://github.com/citation-style-language/schema/raw/master/csl-citation.json"} </w:instrText>
            </w:r>
            <w:r>
              <w:fldChar w:fldCharType="separate"/>
            </w:r>
            <w:r w:rsidR="00DC4C77" w:rsidRPr="00DC4C77">
              <w:t>(73)</w:t>
            </w:r>
            <w:r>
              <w:fldChar w:fldCharType="end"/>
            </w:r>
          </w:p>
        </w:tc>
      </w:tr>
      <w:tr w:rsidR="005016DA" w14:paraId="4B639F32" w14:textId="40B8543C" w:rsidTr="005016DA">
        <w:tc>
          <w:tcPr>
            <w:tcW w:w="1530" w:type="dxa"/>
          </w:tcPr>
          <w:p w14:paraId="21E390A1" w14:textId="04903D72" w:rsidR="005016DA" w:rsidRDefault="005016DA" w:rsidP="005016DA">
            <w:r>
              <w:t>Unbalance</w:t>
            </w:r>
          </w:p>
        </w:tc>
        <w:tc>
          <w:tcPr>
            <w:tcW w:w="1799" w:type="dxa"/>
          </w:tcPr>
          <w:p w14:paraId="32302769" w14:textId="6D13A9A9" w:rsidR="005016DA" w:rsidRDefault="005016DA" w:rsidP="005016DA">
            <w:r>
              <w:t>Imbalance</w:t>
            </w:r>
          </w:p>
        </w:tc>
        <w:tc>
          <w:tcPr>
            <w:tcW w:w="1606" w:type="dxa"/>
          </w:tcPr>
          <w:p w14:paraId="7C64C673" w14:textId="76B25A3F" w:rsidR="005016DA" w:rsidRDefault="005016DA" w:rsidP="005016DA">
            <w:r>
              <w:t>6500</w:t>
            </w:r>
          </w:p>
        </w:tc>
        <w:tc>
          <w:tcPr>
            <w:tcW w:w="1711" w:type="dxa"/>
          </w:tcPr>
          <w:p w14:paraId="411E2BC7" w14:textId="333D12AE" w:rsidR="005016DA" w:rsidRDefault="005016DA" w:rsidP="005016DA">
            <w:r>
              <w:t>2</w:t>
            </w:r>
          </w:p>
        </w:tc>
        <w:tc>
          <w:tcPr>
            <w:tcW w:w="1352" w:type="dxa"/>
          </w:tcPr>
          <w:p w14:paraId="5F275B46" w14:textId="77777777" w:rsidR="00455208" w:rsidRDefault="005016DA" w:rsidP="005016DA">
            <w:r>
              <w:t xml:space="preserve">8 </w:t>
            </w:r>
          </w:p>
          <w:p w14:paraId="2B7333B8" w14:textId="7E3555BE" w:rsidR="005016DA" w:rsidRDefault="005016DA" w:rsidP="005016DA">
            <w:r>
              <w:t>(3x 2000,</w:t>
            </w:r>
          </w:p>
          <w:p w14:paraId="3D8250D4" w14:textId="08781904" w:rsidR="005016DA" w:rsidRDefault="005016DA" w:rsidP="005016DA">
            <w:r>
              <w:t>5x 100)</w:t>
            </w:r>
          </w:p>
        </w:tc>
        <w:tc>
          <w:tcPr>
            <w:tcW w:w="1352" w:type="dxa"/>
          </w:tcPr>
          <w:p w14:paraId="7A8462D3" w14:textId="3E61B22A" w:rsidR="005016DA" w:rsidRDefault="005016DA" w:rsidP="005016DA">
            <w:r>
              <w:fldChar w:fldCharType="begin"/>
            </w:r>
            <w:r w:rsidR="00B11A65">
              <w:instrText xml:space="preserve"> ADDIN ZOTERO_ITEM CSL_CITATION {"citationID":"BOaRUNU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p>
        </w:tc>
      </w:tr>
      <w:tr w:rsidR="005016DA" w14:paraId="66772B59" w14:textId="43D04179" w:rsidTr="005016DA">
        <w:tc>
          <w:tcPr>
            <w:tcW w:w="1530" w:type="dxa"/>
          </w:tcPr>
          <w:p w14:paraId="47DF1442" w14:textId="68558335" w:rsidR="005016DA" w:rsidRDefault="008C47E6" w:rsidP="005016DA">
            <w:r>
              <w:t>G2 10-90</w:t>
            </w:r>
          </w:p>
        </w:tc>
        <w:tc>
          <w:tcPr>
            <w:tcW w:w="1799" w:type="dxa"/>
          </w:tcPr>
          <w:p w14:paraId="0C96C40F" w14:textId="77777777" w:rsidR="008C47E6" w:rsidRDefault="008C47E6" w:rsidP="005016DA">
            <w:r>
              <w:t>Overlap</w:t>
            </w:r>
          </w:p>
          <w:p w14:paraId="541912AC" w14:textId="0EEC2581" w:rsidR="008C47E6" w:rsidRDefault="008C47E6" w:rsidP="005016DA">
            <w:r>
              <w:t>(increasing overlap)</w:t>
            </w:r>
          </w:p>
        </w:tc>
        <w:tc>
          <w:tcPr>
            <w:tcW w:w="1606" w:type="dxa"/>
          </w:tcPr>
          <w:p w14:paraId="60EE437F" w14:textId="61E21FC8" w:rsidR="005016DA" w:rsidRDefault="008C47E6" w:rsidP="005016DA">
            <w:r>
              <w:t>2048</w:t>
            </w:r>
          </w:p>
        </w:tc>
        <w:tc>
          <w:tcPr>
            <w:tcW w:w="1711" w:type="dxa"/>
          </w:tcPr>
          <w:p w14:paraId="2FA0585F" w14:textId="3AEA2D06" w:rsidR="005016DA" w:rsidRDefault="008C47E6" w:rsidP="005016DA">
            <w:r>
              <w:t>2</w:t>
            </w:r>
          </w:p>
        </w:tc>
        <w:tc>
          <w:tcPr>
            <w:tcW w:w="1352" w:type="dxa"/>
          </w:tcPr>
          <w:p w14:paraId="14D23EC1" w14:textId="77777777" w:rsidR="005016DA" w:rsidRDefault="008C47E6" w:rsidP="005016DA">
            <w:r>
              <w:t>2</w:t>
            </w:r>
          </w:p>
          <w:p w14:paraId="356B0A4E" w14:textId="0B4DF27B" w:rsidR="008C47E6" w:rsidRDefault="008C47E6" w:rsidP="005016DA">
            <w:r>
              <w:t>(2x 1024)</w:t>
            </w:r>
          </w:p>
        </w:tc>
        <w:tc>
          <w:tcPr>
            <w:tcW w:w="1352" w:type="dxa"/>
          </w:tcPr>
          <w:p w14:paraId="276C8C82" w14:textId="61D0C3F2" w:rsidR="005016DA" w:rsidRDefault="00BA5838" w:rsidP="005016DA">
            <w:r>
              <w:fldChar w:fldCharType="begin"/>
            </w:r>
            <w:r w:rsidR="00B11A65">
              <w:instrText xml:space="preserve"> ADDIN ZOTERO_ITEM CSL_CITATION {"citationID":"IHgQqHgX","properties":{"formattedCitation":"(72,74)","plainCitation":"(72,74)","noteIndex":0},"citationItems":[{"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id":1813,"uris":["http://zotero.org/users/8619560/items/5Y5QM6P4"],"itemData":{"id":1813,"type":"paper-conference","abstract":"K-nearest neighbor graph (KNN) is a widely used tool in several pattern recognition applications but it has drawbacks. Firstly, the choice of k can have significant impact on the result because it has to be fixed beforehand, and it does not adapt to the local density of the neighborhood. Secondly, KNN does not guarantee connectivity of the graph. We introduce an alternative data structure called XNN, which has variable number of neighbors and guarantees connectivity. We demonstrate that the graph provides improvement over KNN in several applications including clustering, classification and data analysis.","container-title":"Structural, Syntactic, and Statistical Pattern Recognition","DOI":"10.1007/978-3-319-49055-7_19","event-place":"Cham","ISBN":"978-3-319-49055-7","language":"en","page":"207-217","publisher":"Springer International Publishing","publisher-place":"Cham","source":"Springer Link","title":"XNN Graph","author":[{"family":"Fränti","given":"Pasi"},{"family":"Mariescu-Istodor","given":"Radu"},{"family":"Zhong","given":"Caiming"}],"editor":[{"family":"Robles-Kelly","given":"Antonio"},{"family":"Loog","given":"Marco"},{"family":"Biggio","given":"Battista"},{"family":"Escolano","given":"Francisco"},{"family":"Wilson","given":"Richard"}],"issued":{"date-parts":[["2016"]]}}}],"schema":"https://github.com/citation-style-language/schema/raw/master/csl-citation.json"} </w:instrText>
            </w:r>
            <w:r>
              <w:fldChar w:fldCharType="separate"/>
            </w:r>
            <w:r w:rsidR="00DC4C77" w:rsidRPr="00DC4C77">
              <w:t>(72,74)</w:t>
            </w:r>
            <w:r>
              <w:fldChar w:fldCharType="end"/>
            </w:r>
          </w:p>
        </w:tc>
      </w:tr>
      <w:tr w:rsidR="005016DA" w14:paraId="06D7A6F2" w14:textId="0A5730FF" w:rsidTr="005016DA">
        <w:tc>
          <w:tcPr>
            <w:tcW w:w="1530" w:type="dxa"/>
          </w:tcPr>
          <w:p w14:paraId="04C6ED72" w14:textId="77777777" w:rsidR="005016DA" w:rsidRDefault="005016DA" w:rsidP="005016DA"/>
        </w:tc>
        <w:tc>
          <w:tcPr>
            <w:tcW w:w="1799" w:type="dxa"/>
          </w:tcPr>
          <w:p w14:paraId="5E8FE868" w14:textId="77777777" w:rsidR="005016DA" w:rsidRDefault="005016DA" w:rsidP="005016DA"/>
        </w:tc>
        <w:tc>
          <w:tcPr>
            <w:tcW w:w="1606" w:type="dxa"/>
          </w:tcPr>
          <w:p w14:paraId="51D3CE3F" w14:textId="77777777" w:rsidR="005016DA" w:rsidRDefault="005016DA" w:rsidP="005016DA"/>
        </w:tc>
        <w:tc>
          <w:tcPr>
            <w:tcW w:w="1711" w:type="dxa"/>
          </w:tcPr>
          <w:p w14:paraId="459C3961" w14:textId="77777777" w:rsidR="005016DA" w:rsidRDefault="005016DA" w:rsidP="005016DA"/>
        </w:tc>
        <w:tc>
          <w:tcPr>
            <w:tcW w:w="1352" w:type="dxa"/>
          </w:tcPr>
          <w:p w14:paraId="155206B2" w14:textId="77777777" w:rsidR="005016DA" w:rsidRDefault="005016DA" w:rsidP="005016DA"/>
        </w:tc>
        <w:tc>
          <w:tcPr>
            <w:tcW w:w="1352" w:type="dxa"/>
          </w:tcPr>
          <w:p w14:paraId="4DFF4AFA" w14:textId="77777777" w:rsidR="005016DA" w:rsidRDefault="005016DA" w:rsidP="005016DA"/>
        </w:tc>
      </w:tr>
    </w:tbl>
    <w:p w14:paraId="29FE8F31" w14:textId="77777777" w:rsidR="005016DA" w:rsidRPr="005016DA" w:rsidRDefault="005016DA" w:rsidP="005016DA"/>
    <w:p w14:paraId="557DC7F9" w14:textId="77777777" w:rsidR="005016DA" w:rsidRDefault="005016DA" w:rsidP="005016DA"/>
    <w:p w14:paraId="38B76FF4" w14:textId="0E4A92B2" w:rsidR="00C71B32" w:rsidRPr="00C71B32" w:rsidRDefault="00FF30DF" w:rsidP="00C71B32">
      <w:pPr>
        <w:pStyle w:val="Heading1"/>
      </w:pPr>
      <w:r>
        <w:lastRenderedPageBreak/>
        <w:t>Results</w:t>
      </w:r>
    </w:p>
    <w:p w14:paraId="127A06B9" w14:textId="24B2EE8A" w:rsidR="00284D80" w:rsidRDefault="002559D7" w:rsidP="00284D80">
      <w:pPr>
        <w:pStyle w:val="Heading2"/>
        <w:rPr>
          <w:rStyle w:val="Heading2Char"/>
        </w:rPr>
      </w:pPr>
      <w:r>
        <w:rPr>
          <w:rStyle w:val="Heading2Char"/>
        </w:rPr>
        <w:t>A</w:t>
      </w:r>
    </w:p>
    <w:p w14:paraId="3D1EC149" w14:textId="36A48FE4" w:rsidR="00380B54" w:rsidRDefault="00380B54" w:rsidP="00380B54">
      <w:r>
        <w:t>DBCV makes analysis with correlation to ARI, should we?</w:t>
      </w:r>
    </w:p>
    <w:p w14:paraId="0C048803" w14:textId="77777777" w:rsidR="00380B54" w:rsidRDefault="00380B54" w:rsidP="00380B54"/>
    <w:p w14:paraId="2F3CEAA7" w14:textId="36EED5F1" w:rsidR="00816D0D" w:rsidRDefault="00816D0D" w:rsidP="00816D0D">
      <w:pPr>
        <w:pStyle w:val="Heading2"/>
      </w:pPr>
      <w:r>
        <w:t>Can we use Silhouette to find the number of clusters</w:t>
      </w:r>
    </w:p>
    <w:p w14:paraId="77F063E7" w14:textId="7CBDA240" w:rsidR="00B510B8" w:rsidRDefault="00B510B8" w:rsidP="00B510B8">
      <w:r>
        <w:t xml:space="preserve">Let us take a simple dataset and vary the amount of </w:t>
      </w:r>
      <w:r>
        <w:t>imbalance</w:t>
      </w:r>
      <w:r>
        <w:t xml:space="preserve"> </w:t>
      </w:r>
    </w:p>
    <w:p w14:paraId="1A4CD722" w14:textId="18467716" w:rsidR="00B510B8" w:rsidRDefault="00B510B8" w:rsidP="00B510B8">
      <w:r w:rsidRPr="00B510B8">
        <w:drawing>
          <wp:inline distT="0" distB="0" distL="0" distR="0" wp14:anchorId="62533D2A" wp14:editId="674A9EBA">
            <wp:extent cx="5943600" cy="3333750"/>
            <wp:effectExtent l="0" t="0" r="0" b="0"/>
            <wp:docPr id="126097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7550" name=""/>
                    <pic:cNvPicPr/>
                  </pic:nvPicPr>
                  <pic:blipFill>
                    <a:blip r:embed="rId7"/>
                    <a:stretch>
                      <a:fillRect/>
                    </a:stretch>
                  </pic:blipFill>
                  <pic:spPr>
                    <a:xfrm>
                      <a:off x="0" y="0"/>
                      <a:ext cx="5943600" cy="3333750"/>
                    </a:xfrm>
                    <a:prstGeom prst="rect">
                      <a:avLst/>
                    </a:prstGeom>
                  </pic:spPr>
                </pic:pic>
              </a:graphicData>
            </a:graphic>
          </wp:inline>
        </w:drawing>
      </w:r>
    </w:p>
    <w:p w14:paraId="555C8521" w14:textId="77777777" w:rsidR="00B510B8" w:rsidRDefault="00B510B8" w:rsidP="00B510B8"/>
    <w:p w14:paraId="7CB8329C" w14:textId="1C62BB81" w:rsidR="00B510B8" w:rsidRDefault="00B510B8" w:rsidP="00816D0D">
      <w:r w:rsidRPr="00B510B8">
        <w:drawing>
          <wp:inline distT="0" distB="0" distL="0" distR="0" wp14:anchorId="12BFF7F1" wp14:editId="2A0BEBCD">
            <wp:extent cx="5943600" cy="1942465"/>
            <wp:effectExtent l="0" t="0" r="0" b="635"/>
            <wp:docPr id="1975385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385179" name=""/>
                    <pic:cNvPicPr/>
                  </pic:nvPicPr>
                  <pic:blipFill>
                    <a:blip r:embed="rId8"/>
                    <a:stretch>
                      <a:fillRect/>
                    </a:stretch>
                  </pic:blipFill>
                  <pic:spPr>
                    <a:xfrm>
                      <a:off x="0" y="0"/>
                      <a:ext cx="5943600" cy="1942465"/>
                    </a:xfrm>
                    <a:prstGeom prst="rect">
                      <a:avLst/>
                    </a:prstGeom>
                  </pic:spPr>
                </pic:pic>
              </a:graphicData>
            </a:graphic>
          </wp:inline>
        </w:drawing>
      </w:r>
    </w:p>
    <w:p w14:paraId="1400B7EE" w14:textId="77777777" w:rsidR="00B510B8" w:rsidRDefault="00B510B8" w:rsidP="00816D0D"/>
    <w:p w14:paraId="709125F5" w14:textId="5ABBE0ED" w:rsidR="00B510B8" w:rsidRDefault="00B510B8" w:rsidP="00816D0D">
      <w:r w:rsidRPr="00B510B8">
        <w:lastRenderedPageBreak/>
        <w:drawing>
          <wp:inline distT="0" distB="0" distL="0" distR="0" wp14:anchorId="74B0DA1B" wp14:editId="1662F16C">
            <wp:extent cx="5943600" cy="1943735"/>
            <wp:effectExtent l="0" t="0" r="0" b="0"/>
            <wp:docPr id="124948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487608" name=""/>
                    <pic:cNvPicPr/>
                  </pic:nvPicPr>
                  <pic:blipFill>
                    <a:blip r:embed="rId9"/>
                    <a:stretch>
                      <a:fillRect/>
                    </a:stretch>
                  </pic:blipFill>
                  <pic:spPr>
                    <a:xfrm>
                      <a:off x="0" y="0"/>
                      <a:ext cx="5943600" cy="1943735"/>
                    </a:xfrm>
                    <a:prstGeom prst="rect">
                      <a:avLst/>
                    </a:prstGeom>
                  </pic:spPr>
                </pic:pic>
              </a:graphicData>
            </a:graphic>
          </wp:inline>
        </w:drawing>
      </w:r>
    </w:p>
    <w:p w14:paraId="1399376F" w14:textId="77777777" w:rsidR="00B510B8" w:rsidRDefault="00B510B8" w:rsidP="00816D0D"/>
    <w:p w14:paraId="1D9B456E" w14:textId="417A804F" w:rsidR="00816D0D" w:rsidRDefault="00816D0D" w:rsidP="00816D0D">
      <w:r>
        <w:t>Let us take a simple dataset and vary the amount of overlap between two out of 3 clusters</w:t>
      </w:r>
    </w:p>
    <w:p w14:paraId="45373EB6" w14:textId="77777777" w:rsidR="00816D0D" w:rsidRDefault="00816D0D" w:rsidP="00816D0D"/>
    <w:p w14:paraId="63A5AC8A" w14:textId="6D45D8E8" w:rsidR="00816D0D" w:rsidRDefault="00816D0D" w:rsidP="00816D0D">
      <w:r>
        <w:rPr>
          <w:noProof/>
        </w:rPr>
        <w:drawing>
          <wp:inline distT="0" distB="0" distL="0" distR="0" wp14:anchorId="3FA94174" wp14:editId="6CD47D7F">
            <wp:extent cx="5934075" cy="3790950"/>
            <wp:effectExtent l="0" t="0" r="9525" b="0"/>
            <wp:docPr id="607285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4075" cy="3790950"/>
                    </a:xfrm>
                    <a:prstGeom prst="rect">
                      <a:avLst/>
                    </a:prstGeom>
                    <a:noFill/>
                    <a:ln>
                      <a:noFill/>
                    </a:ln>
                  </pic:spPr>
                </pic:pic>
              </a:graphicData>
            </a:graphic>
          </wp:inline>
        </w:drawing>
      </w:r>
    </w:p>
    <w:p w14:paraId="550C5001" w14:textId="6CBB359A" w:rsidR="00816D0D" w:rsidRDefault="00816D0D" w:rsidP="00816D0D"/>
    <w:p w14:paraId="13E954F0" w14:textId="04BB8AE4" w:rsidR="00816D0D" w:rsidRDefault="00F312B9" w:rsidP="00816D0D">
      <w:r w:rsidRPr="00F312B9">
        <w:lastRenderedPageBreak/>
        <w:drawing>
          <wp:inline distT="0" distB="0" distL="0" distR="0" wp14:anchorId="29CC101E" wp14:editId="0EBEAA7A">
            <wp:extent cx="5943600" cy="1942465"/>
            <wp:effectExtent l="0" t="0" r="0" b="635"/>
            <wp:docPr id="1073695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695267" name=""/>
                    <pic:cNvPicPr/>
                  </pic:nvPicPr>
                  <pic:blipFill>
                    <a:blip r:embed="rId11"/>
                    <a:stretch>
                      <a:fillRect/>
                    </a:stretch>
                  </pic:blipFill>
                  <pic:spPr>
                    <a:xfrm>
                      <a:off x="0" y="0"/>
                      <a:ext cx="5943600" cy="1942465"/>
                    </a:xfrm>
                    <a:prstGeom prst="rect">
                      <a:avLst/>
                    </a:prstGeom>
                  </pic:spPr>
                </pic:pic>
              </a:graphicData>
            </a:graphic>
          </wp:inline>
        </w:drawing>
      </w:r>
    </w:p>
    <w:p w14:paraId="119F8E74" w14:textId="174F150D" w:rsidR="00816D0D" w:rsidRDefault="00816D0D" w:rsidP="00816D0D">
      <w:r>
        <w:t xml:space="preserve">There is a point at which even though some clustering algorithms would obtain a decent result regardless of the overlap at which a Silhouette analysis would be unable to correctly determine the number of clusters. </w:t>
      </w:r>
    </w:p>
    <w:p w14:paraId="4951FE62" w14:textId="4DEC9CC0" w:rsidR="00816D0D" w:rsidRPr="00816D0D" w:rsidRDefault="00F312B9" w:rsidP="00816D0D">
      <w:r w:rsidRPr="00F312B9">
        <w:drawing>
          <wp:inline distT="0" distB="0" distL="0" distR="0" wp14:anchorId="094646A6" wp14:editId="203D53CB">
            <wp:extent cx="5943600" cy="1946275"/>
            <wp:effectExtent l="0" t="0" r="0" b="0"/>
            <wp:docPr id="1049086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086996" name=""/>
                    <pic:cNvPicPr/>
                  </pic:nvPicPr>
                  <pic:blipFill>
                    <a:blip r:embed="rId12"/>
                    <a:stretch>
                      <a:fillRect/>
                    </a:stretch>
                  </pic:blipFill>
                  <pic:spPr>
                    <a:xfrm>
                      <a:off x="0" y="0"/>
                      <a:ext cx="5943600" cy="1946275"/>
                    </a:xfrm>
                    <a:prstGeom prst="rect">
                      <a:avLst/>
                    </a:prstGeom>
                  </pic:spPr>
                </pic:pic>
              </a:graphicData>
            </a:graphic>
          </wp:inline>
        </w:drawing>
      </w:r>
    </w:p>
    <w:p w14:paraId="6EE31C62" w14:textId="77777777" w:rsidR="00816D0D" w:rsidRDefault="00816D0D" w:rsidP="00380B54"/>
    <w:p w14:paraId="0C0582D2" w14:textId="7020DDD8" w:rsidR="009655EF" w:rsidRDefault="009655EF" w:rsidP="009655EF">
      <w:pPr>
        <w:pStyle w:val="Heading2"/>
      </w:pPr>
      <w:r>
        <w:t>Errors of external metrics</w:t>
      </w:r>
    </w:p>
    <w:p w14:paraId="6FA390C0" w14:textId="64482B21" w:rsidR="00817B1C" w:rsidRPr="00817B1C" w:rsidRDefault="00817B1C" w:rsidP="00817B1C">
      <w:r>
        <w:t>Analysis on unbalance</w:t>
      </w:r>
      <w:r>
        <w:fldChar w:fldCharType="begin"/>
      </w:r>
      <w:r w:rsidR="00B11A65">
        <w:instrText xml:space="preserve"> ADDIN ZOTERO_ITEM CSL_CITATION {"citationID":"YoGFPMQ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r>
        <w:t>-like dataset.</w:t>
      </w:r>
    </w:p>
    <w:p w14:paraId="2023EB86" w14:textId="39D92866" w:rsidR="009655EF" w:rsidRDefault="0095396E" w:rsidP="009655EF">
      <w:r w:rsidRPr="0095396E">
        <w:rPr>
          <w:noProof/>
        </w:rPr>
        <w:lastRenderedPageBreak/>
        <w:drawing>
          <wp:inline distT="0" distB="0" distL="0" distR="0" wp14:anchorId="0948C33B" wp14:editId="2A2A750C">
            <wp:extent cx="5943600" cy="3714750"/>
            <wp:effectExtent l="0" t="0" r="0" b="0"/>
            <wp:docPr id="159549292" name="Picture 1" descr="A graph of a graph with red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9292" name="Picture 1" descr="A graph of a graph with red and green lines&#10;&#10;AI-generated content may be incorrect."/>
                    <pic:cNvPicPr/>
                  </pic:nvPicPr>
                  <pic:blipFill>
                    <a:blip r:embed="rId13"/>
                    <a:stretch>
                      <a:fillRect/>
                    </a:stretch>
                  </pic:blipFill>
                  <pic:spPr>
                    <a:xfrm>
                      <a:off x="0" y="0"/>
                      <a:ext cx="5943600" cy="3714750"/>
                    </a:xfrm>
                    <a:prstGeom prst="rect">
                      <a:avLst/>
                    </a:prstGeom>
                  </pic:spPr>
                </pic:pic>
              </a:graphicData>
            </a:graphic>
          </wp:inline>
        </w:drawing>
      </w:r>
    </w:p>
    <w:p w14:paraId="6AAB6C33" w14:textId="7D515FFF" w:rsidR="009655EF" w:rsidRDefault="009655EF" w:rsidP="009655EF"/>
    <w:p w14:paraId="40BDF744" w14:textId="6925EE0C" w:rsidR="009655EF" w:rsidRDefault="009655EF" w:rsidP="009655EF">
      <w:r>
        <w:t>Almost perfect score with random labels on the clusters with a small count.</w:t>
      </w:r>
    </w:p>
    <w:p w14:paraId="6B504A3C" w14:textId="2DCCEC1C" w:rsidR="0095396E" w:rsidRDefault="0095396E" w:rsidP="009655EF">
      <w:r w:rsidRPr="0095396E">
        <w:rPr>
          <w:noProof/>
        </w:rPr>
        <w:drawing>
          <wp:inline distT="0" distB="0" distL="0" distR="0" wp14:anchorId="09480EC9" wp14:editId="68EC3E3A">
            <wp:extent cx="5943600" cy="2377440"/>
            <wp:effectExtent l="0" t="0" r="0" b="3810"/>
            <wp:docPr id="471163490"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63490" name="Picture 1" descr="A screenshot of a graph&#10;&#10;AI-generated content may be incorrect."/>
                    <pic:cNvPicPr/>
                  </pic:nvPicPr>
                  <pic:blipFill>
                    <a:blip r:embed="rId14"/>
                    <a:stretch>
                      <a:fillRect/>
                    </a:stretch>
                  </pic:blipFill>
                  <pic:spPr>
                    <a:xfrm>
                      <a:off x="0" y="0"/>
                      <a:ext cx="5943600" cy="2377440"/>
                    </a:xfrm>
                    <a:prstGeom prst="rect">
                      <a:avLst/>
                    </a:prstGeom>
                  </pic:spPr>
                </pic:pic>
              </a:graphicData>
            </a:graphic>
          </wp:inline>
        </w:drawing>
      </w:r>
    </w:p>
    <w:p w14:paraId="08F3D55F" w14:textId="088205A2" w:rsidR="00253AFF" w:rsidRDefault="0095396E" w:rsidP="009655EF">
      <w:r w:rsidRPr="0095396E">
        <w:rPr>
          <w:noProof/>
        </w:rPr>
        <w:lastRenderedPageBreak/>
        <w:drawing>
          <wp:inline distT="0" distB="0" distL="0" distR="0" wp14:anchorId="7F1ED271" wp14:editId="259059AC">
            <wp:extent cx="5943600" cy="2377440"/>
            <wp:effectExtent l="0" t="0" r="0" b="3810"/>
            <wp:docPr id="147181295"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1295" name="Picture 1" descr="A group of colored dots&#10;&#10;AI-generated content may be incorrect."/>
                    <pic:cNvPicPr/>
                  </pic:nvPicPr>
                  <pic:blipFill>
                    <a:blip r:embed="rId15"/>
                    <a:stretch>
                      <a:fillRect/>
                    </a:stretch>
                  </pic:blipFill>
                  <pic:spPr>
                    <a:xfrm>
                      <a:off x="0" y="0"/>
                      <a:ext cx="5943600" cy="2377440"/>
                    </a:xfrm>
                    <a:prstGeom prst="rect">
                      <a:avLst/>
                    </a:prstGeom>
                  </pic:spPr>
                </pic:pic>
              </a:graphicData>
            </a:graphic>
          </wp:inline>
        </w:drawing>
      </w:r>
    </w:p>
    <w:p w14:paraId="185B8491" w14:textId="227EC998" w:rsidR="00253AFF" w:rsidRPr="00B11A65" w:rsidRDefault="00253AFF" w:rsidP="009655EF">
      <w:pPr>
        <w:rPr>
          <w:lang w:val="de-DE"/>
        </w:rPr>
      </w:pPr>
      <w:r w:rsidRPr="00B11A65">
        <w:rPr>
          <w:lang w:val="de-DE"/>
        </w:rPr>
        <w:t>Studies</w:t>
      </w:r>
      <w:r w:rsidR="00B11A65" w:rsidRPr="00B11A65">
        <w:rPr>
          <w:lang w:val="de-DE"/>
        </w:rPr>
        <w:t xml:space="preserve"> </w:t>
      </w:r>
      <w:r w:rsidR="00B11A65">
        <w:fldChar w:fldCharType="begin"/>
      </w:r>
      <w:r w:rsidR="00B11A65" w:rsidRPr="00B11A65">
        <w:rPr>
          <w:lang w:val="de-DE"/>
        </w:rPr>
        <w:instrText xml:space="preserve"> ADDIN ZOTERO_ITEM CSL_CITATION {"citationID":"TUmXJhqC","properties":{"formattedCitation":"(3,47)","plainCitation":"(3,47)","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B11A65">
        <w:fldChar w:fldCharType="separate"/>
      </w:r>
      <w:r w:rsidR="00B11A65" w:rsidRPr="00B11A65">
        <w:rPr>
          <w:lang w:val="de-DE"/>
        </w:rPr>
        <w:t>(3,47)</w:t>
      </w:r>
      <w:r w:rsidR="00B11A65">
        <w:fldChar w:fldCharType="end"/>
      </w:r>
      <w:r w:rsidRPr="00B11A65">
        <w:rPr>
          <w:lang w:val="de-DE"/>
        </w:rPr>
        <w:t xml:space="preserve"> have used external metric</w:t>
      </w:r>
      <w:r w:rsidR="003D2E0F" w:rsidRPr="00B11A65">
        <w:rPr>
          <w:lang w:val="de-DE"/>
        </w:rPr>
        <w:t>s</w:t>
      </w:r>
      <w:r w:rsidRPr="00B11A65">
        <w:rPr>
          <w:lang w:val="de-DE"/>
        </w:rPr>
        <w:t xml:space="preserve"> to validate the results of internal metrics through correlations or other methods, however due to the erroneous assessments of imbalanced clusters, it raises the question whether these results can be fully taken into account. </w:t>
      </w:r>
    </w:p>
    <w:p w14:paraId="6B3F9F09" w14:textId="0FFA3C02" w:rsidR="00253AFF" w:rsidRDefault="00253AFF" w:rsidP="009655EF">
      <w:r>
        <w:t>Q: If internal metrics have an issue with overlap and not imbalance, yet external have with imbalance not overlap? How does this affect the statement?</w:t>
      </w:r>
    </w:p>
    <w:p w14:paraId="1CE4E1B4" w14:textId="77777777" w:rsidR="00B11A65" w:rsidRDefault="00B11A65" w:rsidP="009655EF"/>
    <w:p w14:paraId="689A5128" w14:textId="4A116AED" w:rsidR="00B11A65" w:rsidRPr="009655EF" w:rsidRDefault="00B11A65" w:rsidP="009655EF">
      <w:r>
        <w:t xml:space="preserve">Q: Using ‘best partition’ as reference not ground truth </w:t>
      </w:r>
      <w:r>
        <w:fldChar w:fldCharType="begin"/>
      </w:r>
      <w:r>
        <w:instrText xml:space="preserve"> ADDIN ZOTERO_ITEM CSL_CITATION {"citationID":"60SQQjeT","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Pr="00B11A65">
        <w:t>(3)</w:t>
      </w:r>
      <w:r>
        <w:fldChar w:fldCharType="end"/>
      </w:r>
      <w:r>
        <w:t>, is it better?</w:t>
      </w:r>
    </w:p>
    <w:p w14:paraId="4A647C68" w14:textId="77777777" w:rsidR="009655EF" w:rsidRDefault="009655EF" w:rsidP="00380B54"/>
    <w:p w14:paraId="35DC5EED" w14:textId="3ECBF778" w:rsidR="000B56E2" w:rsidRDefault="000B56E2" w:rsidP="000B56E2">
      <w:pPr>
        <w:pStyle w:val="Heading2"/>
      </w:pPr>
      <w:r>
        <w:t>Estimating the ‘correct’ number of clusters</w:t>
      </w:r>
    </w:p>
    <w:p w14:paraId="2F10E2DF" w14:textId="2C5C7E94" w:rsidR="000B56E2" w:rsidRDefault="0034794A" w:rsidP="00380B54">
      <w:r w:rsidRPr="0034794A">
        <w:rPr>
          <w:noProof/>
        </w:rPr>
        <w:drawing>
          <wp:inline distT="0" distB="0" distL="0" distR="0" wp14:anchorId="7370B82C" wp14:editId="54E8B0D5">
            <wp:extent cx="5943600" cy="1717675"/>
            <wp:effectExtent l="0" t="0" r="0" b="0"/>
            <wp:docPr id="411493224"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93224" name="Picture 1" descr="A close-up of a graph&#10;&#10;AI-generated content may be incorrect."/>
                    <pic:cNvPicPr/>
                  </pic:nvPicPr>
                  <pic:blipFill>
                    <a:blip r:embed="rId16"/>
                    <a:stretch>
                      <a:fillRect/>
                    </a:stretch>
                  </pic:blipFill>
                  <pic:spPr>
                    <a:xfrm>
                      <a:off x="0" y="0"/>
                      <a:ext cx="5943600" cy="1717675"/>
                    </a:xfrm>
                    <a:prstGeom prst="rect">
                      <a:avLst/>
                    </a:prstGeom>
                  </pic:spPr>
                </pic:pic>
              </a:graphicData>
            </a:graphic>
          </wp:inline>
        </w:drawing>
      </w:r>
    </w:p>
    <w:p w14:paraId="3D0CF103" w14:textId="2C6FE5AA" w:rsidR="00D821F6" w:rsidRDefault="00D821F6" w:rsidP="00380B54">
      <w:r>
        <w:t xml:space="preserve">Maybe </w:t>
      </w:r>
      <w:r w:rsidR="00900EB4">
        <w:t>it’s</w:t>
      </w:r>
      <w:r>
        <w:t xml:space="preserve"> our </w:t>
      </w:r>
      <w:r w:rsidR="00092742">
        <w:t xml:space="preserve">predefined </w:t>
      </w:r>
      <w:r>
        <w:t>labels, let us look at how actual labels from clustering algorithms perform.</w:t>
      </w:r>
    </w:p>
    <w:p w14:paraId="525D804E" w14:textId="77777777" w:rsidR="00D821F6" w:rsidRDefault="00D821F6" w:rsidP="00380B54"/>
    <w:p w14:paraId="4957DE0C" w14:textId="77777777" w:rsidR="00D821F6" w:rsidRDefault="00D821F6" w:rsidP="00380B54"/>
    <w:p w14:paraId="3E454A35" w14:textId="77777777" w:rsidR="009655EF" w:rsidRPr="00380B54" w:rsidRDefault="009655EF" w:rsidP="00380B54"/>
    <w:p w14:paraId="18985FFA" w14:textId="1CF30499" w:rsidR="00FF30DF" w:rsidRDefault="000A1725" w:rsidP="00FF30DF">
      <w:pPr>
        <w:pStyle w:val="Heading1"/>
      </w:pPr>
      <w:r>
        <w:lastRenderedPageBreak/>
        <w:t>Conclusions</w:t>
      </w:r>
    </w:p>
    <w:p w14:paraId="57C4A59D" w14:textId="11BEBA53" w:rsidR="004F21C0" w:rsidRDefault="004F21C0" w:rsidP="2452C7FA">
      <w:r>
        <w:t>CVIs are sensitive to the number of clusters, perhaps too sensitive to use them as validation for the choice of this parameter.</w:t>
      </w:r>
    </w:p>
    <w:p w14:paraId="3234770B" w14:textId="7FB2FAA1" w:rsidR="004F21C0" w:rsidRDefault="004F21C0" w:rsidP="2452C7FA">
      <w:r>
        <w:t>Internal CVIs tend to be sensitive to cluster overlap resulting in erroneous performance evaluations.</w:t>
      </w:r>
    </w:p>
    <w:p w14:paraId="27E86864" w14:textId="77777777" w:rsidR="004F21C0" w:rsidRDefault="004F21C0" w:rsidP="004F21C0">
      <w:r>
        <w:t>External CVIs tend to be sensitive to cluster imbalance resulting in erroneous performance evaluations.</w:t>
      </w:r>
    </w:p>
    <w:p w14:paraId="63A7E2A3" w14:textId="19F98C90" w:rsidR="004F21C0" w:rsidRDefault="004F21C0" w:rsidP="2452C7FA"/>
    <w:p w14:paraId="25B8C1C2" w14:textId="0779EE2F" w:rsidR="00FD70A6" w:rsidRDefault="00FD70A6" w:rsidP="00FD70A6">
      <w:pPr>
        <w:pStyle w:val="H1"/>
      </w:pPr>
      <w:r>
        <w:t>Bibliography</w:t>
      </w:r>
    </w:p>
    <w:p w14:paraId="4EA3DE52" w14:textId="77777777" w:rsidR="00B11A65" w:rsidRDefault="00FD70A6" w:rsidP="00B11A65">
      <w:pPr>
        <w:pStyle w:val="Bibliography"/>
      </w:pPr>
      <w:r>
        <w:fldChar w:fldCharType="begin"/>
      </w:r>
      <w:r w:rsidR="00F44FF4">
        <w:rPr>
          <w:lang w:val="de-DE"/>
        </w:rPr>
        <w:instrText xml:space="preserve"> ADDIN ZOTERO_BIBL {"uncited":[],"omitted":[],"custom":[]} CSL_BIBLIOGRAPHY </w:instrText>
      </w:r>
      <w:r>
        <w:fldChar w:fldCharType="separate"/>
      </w:r>
      <w:r w:rsidR="00B11A65" w:rsidRPr="00B11A65">
        <w:rPr>
          <w:lang w:val="de-DE"/>
        </w:rPr>
        <w:t>1.</w:t>
      </w:r>
      <w:r w:rsidR="00B11A65" w:rsidRPr="00B11A65">
        <w:rPr>
          <w:lang w:val="de-DE"/>
        </w:rPr>
        <w:tab/>
        <w:t xml:space="preserve">Linoff GS, Michael J. A. Berry. </w:t>
      </w:r>
      <w:r w:rsidR="00B11A65">
        <w:t xml:space="preserve">Data Mining Techniques: For Marketing, Sales, and Customer Relationship Management. 3rd ed. Wiley Publishing; 2011. 888 p. </w:t>
      </w:r>
    </w:p>
    <w:p w14:paraId="7F94D3D1" w14:textId="77777777" w:rsidR="00B11A65" w:rsidRDefault="00B11A65" w:rsidP="00B11A65">
      <w:pPr>
        <w:pStyle w:val="Bibliography"/>
      </w:pPr>
      <w:r>
        <w:t>2.</w:t>
      </w:r>
      <w:r>
        <w:tab/>
        <w:t xml:space="preserve">Halkidi M, Batistakis Y, Vazirgiannis M. On Clustering Validation Techniques. J Intell Inf Syst. 2001 Dec 1;17(2):107–45. </w:t>
      </w:r>
    </w:p>
    <w:p w14:paraId="0B8EE593" w14:textId="77777777" w:rsidR="00B11A65" w:rsidRDefault="00B11A65" w:rsidP="00B11A65">
      <w:pPr>
        <w:pStyle w:val="Bibliography"/>
      </w:pPr>
      <w:r>
        <w:t>3.</w:t>
      </w:r>
      <w:r>
        <w:tab/>
        <w:t xml:space="preserve">Todeschini R, Ballabio D, Termopoli V, Consonni V. Extended multivariate comparison of 68 cluster validity indices. A review. Chemom Intell Lab Syst. 2024 Aug 15;251:105117. </w:t>
      </w:r>
    </w:p>
    <w:p w14:paraId="0409FA91" w14:textId="77777777" w:rsidR="00B11A65" w:rsidRDefault="00B11A65" w:rsidP="00B11A65">
      <w:pPr>
        <w:pStyle w:val="Bibliography"/>
      </w:pPr>
      <w:r>
        <w:t>4.</w:t>
      </w:r>
      <w:r>
        <w:tab/>
        <w:t xml:space="preserve">Rezaei M, Fränti P. Set Matching Measures for External Cluster Validity. IEEE Trans Knowl Data Eng. 2016 Aug;28(8):2173–86. </w:t>
      </w:r>
    </w:p>
    <w:p w14:paraId="0DDE4F11" w14:textId="77777777" w:rsidR="00B11A65" w:rsidRDefault="00B11A65" w:rsidP="00B11A65">
      <w:pPr>
        <w:pStyle w:val="Bibliography"/>
      </w:pPr>
      <w:r>
        <w:t>5.</w:t>
      </w:r>
      <w:r>
        <w:tab/>
        <w:t>Theodoridis S, Koutroumbas K. Chapter 16 - Cluster Validity. In: Theodoridis S, Koutroumbas K, editors. Pattern Recognition (Fourth Edition) [Internet]. Boston: Academic Press; 2009 [cited 2025 Nov 13]. p. 863–913. Available from: https://www.sciencedirect.com/science/article/pii/B9781597492720500189</w:t>
      </w:r>
    </w:p>
    <w:p w14:paraId="248BF01B" w14:textId="77777777" w:rsidR="00B11A65" w:rsidRDefault="00B11A65" w:rsidP="00B11A65">
      <w:pPr>
        <w:pStyle w:val="Bibliography"/>
      </w:pPr>
      <w:r>
        <w:t>6.</w:t>
      </w:r>
      <w:r>
        <w:tab/>
        <w:t xml:space="preserve">Guha S, Rastogi R, Shim K. CURE: an efficient clustering algorithm for large databases. SIGMOD Rec. 1998 Jun 1;27(2):73–84. </w:t>
      </w:r>
    </w:p>
    <w:p w14:paraId="278706BD" w14:textId="77777777" w:rsidR="00B11A65" w:rsidRDefault="00B11A65" w:rsidP="00B11A65">
      <w:pPr>
        <w:pStyle w:val="Bibliography"/>
      </w:pPr>
      <w:r>
        <w:t>7.</w:t>
      </w:r>
      <w:r>
        <w:tab/>
        <w:t xml:space="preserve">Ramze Rezaee M, Lelieveldt BPF, Reiber JHC. A new cluster validity index for the fuzzy </w:t>
      </w:r>
      <w:r>
        <w:rPr>
          <w:i/>
          <w:iCs/>
        </w:rPr>
        <w:t>c</w:t>
      </w:r>
      <w:r>
        <w:t xml:space="preserve">-mean. Pattern Recognit Lett. 1998 Mar 1;19(3):237–46. </w:t>
      </w:r>
    </w:p>
    <w:p w14:paraId="021A4CB7" w14:textId="77777777" w:rsidR="00B11A65" w:rsidRDefault="00B11A65" w:rsidP="00B11A65">
      <w:pPr>
        <w:pStyle w:val="Bibliography"/>
      </w:pPr>
      <w:r>
        <w:t>8.</w:t>
      </w:r>
      <w:r>
        <w:tab/>
        <w:t xml:space="preserve">Dasgupta S. The hardness of k-means clustering. </w:t>
      </w:r>
    </w:p>
    <w:p w14:paraId="45FDC9F8" w14:textId="77777777" w:rsidR="00B11A65" w:rsidRDefault="00B11A65" w:rsidP="00B11A65">
      <w:pPr>
        <w:pStyle w:val="Bibliography"/>
      </w:pPr>
      <w:r>
        <w:t>9.</w:t>
      </w:r>
      <w:r>
        <w:tab/>
        <w:t>Deshpande A, Louis A, Singh AV. arXiv.org. 2018 [cited 2025 Nov 13]. On Euclidean $k$-Means Clustering with $\alpha$-Center Proximity. Available from: https://arxiv.org/abs/1804.10827v3</w:t>
      </w:r>
    </w:p>
    <w:p w14:paraId="3439FF7F" w14:textId="77777777" w:rsidR="00B11A65" w:rsidRDefault="00B11A65" w:rsidP="00B11A65">
      <w:pPr>
        <w:pStyle w:val="Bibliography"/>
      </w:pPr>
      <w:r>
        <w:t>10.</w:t>
      </w:r>
      <w:r>
        <w:tab/>
        <w:t xml:space="preserve">Mahajan M, Nimbhorkar P, Varadarajan K. The planar k&lt;math&gt;&lt;mi is="true"&gt;k&lt;/mi&gt;&lt;/math&gt;-means problem is NP-hard. Theor Comput Sci. 2012 Jul 13;442:13–21. </w:t>
      </w:r>
    </w:p>
    <w:p w14:paraId="300B71CC" w14:textId="77777777" w:rsidR="00B11A65" w:rsidRDefault="00B11A65" w:rsidP="00B11A65">
      <w:pPr>
        <w:pStyle w:val="Bibliography"/>
      </w:pPr>
      <w:r>
        <w:lastRenderedPageBreak/>
        <w:t>11.</w:t>
      </w:r>
      <w:r>
        <w:tab/>
        <w:t>José-García A, Gómez-Flores W. A survey of cluster validity indices for automatic data clustering using differential evolution. In: Proceedings of the Genetic and Evolutionary Computation Conference [Internet]. New York, NY, USA: Association for Computing Machinery; 2021 [cited 2025 Nov 6]. p. 314–22. (GECCO ’21). Available from: https://doi.org/10.1145/3449639.3459341</w:t>
      </w:r>
    </w:p>
    <w:p w14:paraId="42195D9A" w14:textId="77777777" w:rsidR="00B11A65" w:rsidRDefault="00B11A65" w:rsidP="00B11A65">
      <w:pPr>
        <w:pStyle w:val="Bibliography"/>
      </w:pPr>
      <w:r>
        <w:t>12.</w:t>
      </w:r>
      <w:r>
        <w:tab/>
        <w:t xml:space="preserve">Falkenauer E. Genetic Algorithms and Grouping Problems. USA: John Wiley &amp; Sons, Inc.; 1998. 238 p. </w:t>
      </w:r>
    </w:p>
    <w:p w14:paraId="6228A327" w14:textId="77777777" w:rsidR="00B11A65" w:rsidRDefault="00B11A65" w:rsidP="00B11A65">
      <w:pPr>
        <w:pStyle w:val="Bibliography"/>
      </w:pPr>
      <w:r>
        <w:t>13.</w:t>
      </w:r>
      <w:r>
        <w:tab/>
        <w:t xml:space="preserve">Gagolewski M, Bartoszuk M, Cena A. Are cluster validity measures (in) valid? Inf Sci. 2021 Dec 1;581:620–36. </w:t>
      </w:r>
    </w:p>
    <w:p w14:paraId="4C07F093" w14:textId="77777777" w:rsidR="00B11A65" w:rsidRDefault="00B11A65" w:rsidP="00B11A65">
      <w:pPr>
        <w:pStyle w:val="Bibliography"/>
      </w:pPr>
      <w:r>
        <w:t>14.</w:t>
      </w:r>
      <w:r>
        <w:tab/>
        <w:t xml:space="preserve">Aloise D, Deshpande A, Hansen P, Popat P. NP-hardness of Euclidean sum-of-squares clustering. Mach Learn. 2009 May 1;75(2):245–8. </w:t>
      </w:r>
    </w:p>
    <w:p w14:paraId="67A51656" w14:textId="77777777" w:rsidR="00B11A65" w:rsidRDefault="00B11A65" w:rsidP="00B11A65">
      <w:pPr>
        <w:pStyle w:val="Bibliography"/>
      </w:pPr>
      <w:r>
        <w:t>15.</w:t>
      </w:r>
      <w:r>
        <w:tab/>
        <w:t xml:space="preserve">Garey M, Johnson D, Witsenhausen H. The complexity of the generalized Lloyd - Max problem (Corresp.). IEEE Trans Inf Theory. 1982 Mar;28(2):255–6. </w:t>
      </w:r>
    </w:p>
    <w:p w14:paraId="4356C067" w14:textId="77777777" w:rsidR="00B11A65" w:rsidRDefault="00B11A65" w:rsidP="00B11A65">
      <w:pPr>
        <w:pStyle w:val="Bibliography"/>
      </w:pPr>
      <w:r>
        <w:t>16.</w:t>
      </w:r>
      <w:r>
        <w:tab/>
        <w:t xml:space="preserve">Ikotun AM, Habyarimana F, Ezugwu AE. Benchmarking validity indices for evolutionary K-means clustering performance. Sci Rep. 2025 Jul 1;15(1):21842. </w:t>
      </w:r>
    </w:p>
    <w:p w14:paraId="721FFD1E" w14:textId="77777777" w:rsidR="00B11A65" w:rsidRDefault="00B11A65" w:rsidP="00B11A65">
      <w:pPr>
        <w:pStyle w:val="Bibliography"/>
      </w:pPr>
      <w:r>
        <w:t>17.</w:t>
      </w:r>
      <w:r>
        <w:tab/>
        <w:t xml:space="preserve">Hassan BA, Tayfor NB, Hassan AA, Ahmed AM, Rashid TA, Abdalla NN. From A-to-Z review of clustering validation indices. Neurocomputing. 2024 Oct 7;601:128198. </w:t>
      </w:r>
    </w:p>
    <w:p w14:paraId="503E4F99" w14:textId="77777777" w:rsidR="00B11A65" w:rsidRDefault="00B11A65" w:rsidP="00B11A65">
      <w:pPr>
        <w:pStyle w:val="Bibliography"/>
      </w:pPr>
      <w:r>
        <w:t>18.</w:t>
      </w:r>
      <w:r>
        <w:tab/>
        <w:t xml:space="preserve">Maulik U, Bandyopadhyay S. Performance evaluation of some clustering algorithms and validity indices. IEEE Trans Pattern Anal Mach Intell. 2002 Dec;24(12):1650–4. </w:t>
      </w:r>
    </w:p>
    <w:p w14:paraId="01808969" w14:textId="77777777" w:rsidR="00B11A65" w:rsidRDefault="00B11A65" w:rsidP="00B11A65">
      <w:pPr>
        <w:pStyle w:val="Bibliography"/>
      </w:pPr>
      <w:r>
        <w:t>19.</w:t>
      </w:r>
      <w:r>
        <w:tab/>
        <w:t xml:space="preserve">Milligan GW, Cooper MC. An examination of procedures for determining the number of clusters in a data set. Psychometrika. 1985 Jun 1;50(2):159–79. </w:t>
      </w:r>
    </w:p>
    <w:p w14:paraId="3B24390B" w14:textId="77777777" w:rsidR="00B11A65" w:rsidRDefault="00B11A65" w:rsidP="00B11A65">
      <w:pPr>
        <w:pStyle w:val="Bibliography"/>
      </w:pPr>
      <w:r>
        <w:t>20.</w:t>
      </w:r>
      <w:r>
        <w:tab/>
        <w:t xml:space="preserve">Arbelaitz O, Gurrutxaga I, Muguerza J, Pérez JM, Perona I. An extensive comparative study of cluster validity indices. Pattern Recognit. 2013 Jan 1;46(1):243–56. </w:t>
      </w:r>
    </w:p>
    <w:p w14:paraId="77AD21CD" w14:textId="77777777" w:rsidR="00B11A65" w:rsidRDefault="00B11A65" w:rsidP="00B11A65">
      <w:pPr>
        <w:pStyle w:val="Bibliography"/>
      </w:pPr>
      <w:r>
        <w:t>21.</w:t>
      </w:r>
      <w:r>
        <w:tab/>
        <w:t xml:space="preserve">Ikotun AM, Habyarimana F, Ezugwu AE. Cluster validity indices for automatic clustering: A comprehensive review. Heliyon. 2025 Jan 30;11(2):e41953. </w:t>
      </w:r>
    </w:p>
    <w:p w14:paraId="47F6B3BA" w14:textId="77777777" w:rsidR="00B11A65" w:rsidRDefault="00B11A65" w:rsidP="00B11A65">
      <w:pPr>
        <w:pStyle w:val="Bibliography"/>
      </w:pPr>
      <w:r>
        <w:t>22.</w:t>
      </w:r>
      <w:r>
        <w:tab/>
        <w:t xml:space="preserve">Xu R, Xu J, Wunsch DC. A Comparison Study of Validity Indices on Swarm-Intelligence-Based Clustering. IEEE Trans Syst Man Cybern Part B Cybern. 2012 Aug;42(4):1243–56. </w:t>
      </w:r>
    </w:p>
    <w:p w14:paraId="5E59C2F5" w14:textId="77777777" w:rsidR="00B11A65" w:rsidRDefault="00B11A65" w:rsidP="00B11A65">
      <w:pPr>
        <w:pStyle w:val="Bibliography"/>
      </w:pPr>
      <w:r>
        <w:t>23.</w:t>
      </w:r>
      <w:r>
        <w:tab/>
        <w:t xml:space="preserve">Dimitriadou E, Dolničar S, Weingessel A. An examination of indexes for determining the number of clusters in binary data sets. Psychometrika. 2002 Mar 1;67(1):137–59. </w:t>
      </w:r>
    </w:p>
    <w:p w14:paraId="3499096C" w14:textId="77777777" w:rsidR="00B11A65" w:rsidRDefault="00B11A65" w:rsidP="00B11A65">
      <w:pPr>
        <w:pStyle w:val="Bibliography"/>
      </w:pPr>
      <w:r>
        <w:t>24.</w:t>
      </w:r>
      <w:r>
        <w:tab/>
        <w:t>MacQueen J. Some methods for classification and analysis of multivariate observations. In: Proceedings of the Fifth Berkeley Symposium on Mathematical Statistics and Probability, Volume 1: Statistics [Internet]. University of California Press; 1967 [cited 2025 Sep 3]. p. 281–98. Available from: https://projecteuclid.org/ebooks/berkeley-symposium-on-mathematical-statistics-and-probability/Proceedings-of-the-Fifth-Berkeley-Symposium-on-</w:t>
      </w:r>
      <w:r>
        <w:lastRenderedPageBreak/>
        <w:t>Mathematical-Statistics-and/chapter/Some-methods-for-classification-and-analysis-of-multivariate-observations/bsmsp/1200512992</w:t>
      </w:r>
    </w:p>
    <w:p w14:paraId="6E0B3498" w14:textId="77777777" w:rsidR="00B11A65" w:rsidRDefault="00B11A65" w:rsidP="00B11A65">
      <w:pPr>
        <w:pStyle w:val="Bibliography"/>
      </w:pPr>
      <w:r>
        <w:t>25.</w:t>
      </w:r>
      <w:r>
        <w:tab/>
        <w:t xml:space="preserve">Ardelean ER, Portase RL, Potolea R, Dînșoreanu M. A path-based distance computation for non-convexity with applications in clustering. Knowl Inf Syst. 2025 Feb 1;67(2):1415–53. </w:t>
      </w:r>
    </w:p>
    <w:p w14:paraId="3EEDAC8C" w14:textId="77777777" w:rsidR="00B11A65" w:rsidRDefault="00B11A65" w:rsidP="00B11A65">
      <w:pPr>
        <w:pStyle w:val="Bibliography"/>
      </w:pPr>
      <w:r>
        <w:t>26.</w:t>
      </w:r>
      <w:r>
        <w:tab/>
        <w:t xml:space="preserve">Brun M, Sima C, Hua J, Lowey J, Carroll B, Suh E, et al. Model-based evaluation of clustering validation measures. Pattern Recognit. 2007 Mar 1;40(3):807–24. </w:t>
      </w:r>
    </w:p>
    <w:p w14:paraId="3F013E1E" w14:textId="77777777" w:rsidR="00B11A65" w:rsidRDefault="00B11A65" w:rsidP="00B11A65">
      <w:pPr>
        <w:pStyle w:val="Bibliography"/>
      </w:pPr>
      <w:r>
        <w:t>27.</w:t>
      </w:r>
      <w:r>
        <w:tab/>
        <w:t xml:space="preserve">Kim M, Ramakrishna RS. New indices for cluster validity assessment. Pattern Recognit Lett. 2005 Nov 1;26(15):2353–63. </w:t>
      </w:r>
    </w:p>
    <w:p w14:paraId="2DB8D4C6" w14:textId="77777777" w:rsidR="00B11A65" w:rsidRDefault="00B11A65" w:rsidP="00B11A65">
      <w:pPr>
        <w:pStyle w:val="Bibliography"/>
      </w:pPr>
      <w:r>
        <w:t>28.</w:t>
      </w:r>
      <w:r>
        <w:tab/>
        <w:t xml:space="preserve">Li H, Zhang S, Ding X, Zhang C, Dale P. Performance Evaluation of Cluster Validity Indices (CVIs) on Multi/Hyperspectral Remote Sensing Datasets. Remote Sens. 2016 Apr;8(4):295. </w:t>
      </w:r>
    </w:p>
    <w:p w14:paraId="26C77B89" w14:textId="77777777" w:rsidR="00B11A65" w:rsidRDefault="00B11A65" w:rsidP="00B11A65">
      <w:pPr>
        <w:pStyle w:val="Bibliography"/>
      </w:pPr>
      <w:r>
        <w:t>29.</w:t>
      </w:r>
      <w:r>
        <w:tab/>
        <w:t xml:space="preserve">Said AB, Hadjidj R, Foufou S. Cluster validity index based on Jeffrey divergence. Pattern Anal Appl. 2017 Feb 1;20(1):21–31. </w:t>
      </w:r>
    </w:p>
    <w:p w14:paraId="4DDAF4CF" w14:textId="77777777" w:rsidR="00B11A65" w:rsidRDefault="00B11A65" w:rsidP="00B11A65">
      <w:pPr>
        <w:pStyle w:val="Bibliography"/>
      </w:pPr>
      <w:r>
        <w:t>30.</w:t>
      </w:r>
      <w:r>
        <w:tab/>
        <w:t xml:space="preserve">ElMorshedy MM, Fathalla R, El-Sonbaty Y. Feature Transformation Framework for Enhancing Compactness and Separability of Data Points in Feature Space for Small Datasets. Appl Sci. 2022 Jan;12(3):1713. </w:t>
      </w:r>
    </w:p>
    <w:p w14:paraId="63EE9252" w14:textId="77777777" w:rsidR="00B11A65" w:rsidRDefault="00B11A65" w:rsidP="00B11A65">
      <w:pPr>
        <w:pStyle w:val="Bibliography"/>
      </w:pPr>
      <w:r>
        <w:t>31.</w:t>
      </w:r>
      <w:r>
        <w:tab/>
        <w:t xml:space="preserve">Fränti P, Sieranoja S. K-means properties on six clustering benchmark datasets. Appl Intell. 2018 Dec 1;48(12):4743–59. </w:t>
      </w:r>
    </w:p>
    <w:p w14:paraId="52704DEC" w14:textId="77777777" w:rsidR="00B11A65" w:rsidRDefault="00B11A65" w:rsidP="00B11A65">
      <w:pPr>
        <w:pStyle w:val="Bibliography"/>
      </w:pPr>
      <w:r>
        <w:t>32.</w:t>
      </w:r>
      <w:r>
        <w:tab/>
        <w:t xml:space="preserve">Halkidi M, Batistakis Y, Vazirgiannis M. On Clustering Validation Techniques. J Intell Inf Syst. 2001 Dec 1;17(2):107–45. </w:t>
      </w:r>
    </w:p>
    <w:p w14:paraId="396A336C" w14:textId="77777777" w:rsidR="00B11A65" w:rsidRDefault="00B11A65" w:rsidP="00B11A65">
      <w:pPr>
        <w:pStyle w:val="Bibliography"/>
      </w:pPr>
      <w:r>
        <w:t>33.</w:t>
      </w:r>
      <w:r>
        <w:tab/>
        <w:t xml:space="preserve">Caliński T, JA H. A Dendrite Method for Cluster Analysis. Commun Stat - Theory Methods. 1974 Jan 1;3:1–27. </w:t>
      </w:r>
    </w:p>
    <w:p w14:paraId="3A438429" w14:textId="77777777" w:rsidR="00B11A65" w:rsidRDefault="00B11A65" w:rsidP="00B11A65">
      <w:pPr>
        <w:pStyle w:val="Bibliography"/>
      </w:pPr>
      <w:r>
        <w:t>34.</w:t>
      </w:r>
      <w:r>
        <w:tab/>
        <w:t xml:space="preserve">Davies DL, Bouldin DW. A Cluster Separation Measure. IEEE Trans Pattern Anal Mach Intell. 1979 Apr;PAMI-1(2):224–7. </w:t>
      </w:r>
    </w:p>
    <w:p w14:paraId="4B31EF23" w14:textId="77777777" w:rsidR="00B11A65" w:rsidRDefault="00B11A65" w:rsidP="00B11A65">
      <w:pPr>
        <w:pStyle w:val="Bibliography"/>
      </w:pPr>
      <w:r>
        <w:t>35.</w:t>
      </w:r>
      <w:r>
        <w:tab/>
        <w:t xml:space="preserve">Rosenberg A, Hirschberg J. V-Measure: A Conditional Entropy-Based External Cluster Evaluation Measure. In 2007. p. 410–20. </w:t>
      </w:r>
    </w:p>
    <w:p w14:paraId="55AFEE2D" w14:textId="77777777" w:rsidR="00B11A65" w:rsidRDefault="00B11A65" w:rsidP="00B11A65">
      <w:pPr>
        <w:pStyle w:val="Bibliography"/>
      </w:pPr>
      <w:r>
        <w:t>36.</w:t>
      </w:r>
      <w:r>
        <w:tab/>
        <w:t xml:space="preserve">Rendón E, Abundez I, Arizmendi A, Quiroz EM. Internal versus External cluster validation indexes. 2011;5(1):8. </w:t>
      </w:r>
    </w:p>
    <w:p w14:paraId="595113BB" w14:textId="77777777" w:rsidR="00B11A65" w:rsidRDefault="00B11A65" w:rsidP="00B11A65">
      <w:pPr>
        <w:pStyle w:val="Bibliography"/>
      </w:pPr>
      <w:r>
        <w:t>37.</w:t>
      </w:r>
      <w:r>
        <w:tab/>
        <w:t xml:space="preserve">Rousseeuw PJ. Silhouettes: A graphical aid to the interpretation and validation of cluster analysis. J Comput Appl Math. 1987 Nov 1;20:53–65. </w:t>
      </w:r>
    </w:p>
    <w:p w14:paraId="166ECF8B" w14:textId="77777777" w:rsidR="00B11A65" w:rsidRDefault="00B11A65" w:rsidP="00B11A65">
      <w:pPr>
        <w:pStyle w:val="Bibliography"/>
      </w:pPr>
      <w:r>
        <w:t>38.</w:t>
      </w:r>
      <w:r>
        <w:tab/>
        <w:t>cvi: A Python package for both batch and incremental cluster validity indices. [Internet]. [cited 2025 Nov 4]. Available from: https://github.com/AP6YC/cvi</w:t>
      </w:r>
    </w:p>
    <w:p w14:paraId="341CBC79" w14:textId="77777777" w:rsidR="00B11A65" w:rsidRDefault="00B11A65" w:rsidP="00B11A65">
      <w:pPr>
        <w:pStyle w:val="Bibliography"/>
      </w:pPr>
      <w:r>
        <w:t>39.</w:t>
      </w:r>
      <w:r>
        <w:tab/>
        <w:t xml:space="preserve">Xie XL, Beni G. A validity measure for fuzzy clustering. IEEE Trans Pattern Anal Mach Intell. 1991 Aug;13(8):841–7. </w:t>
      </w:r>
    </w:p>
    <w:p w14:paraId="4D77318B" w14:textId="77777777" w:rsidR="00B11A65" w:rsidRDefault="00B11A65" w:rsidP="00B11A65">
      <w:pPr>
        <w:pStyle w:val="Bibliography"/>
      </w:pPr>
      <w:r>
        <w:lastRenderedPageBreak/>
        <w:t>40.</w:t>
      </w:r>
      <w:r>
        <w:tab/>
        <w:t xml:space="preserve">Rawashdeh M, Ralescu A. Center-Wise Intra-Inter Silhouettes. In: Hüllermeier E, Link S, Fober T, Seeger B, editors. Scalable Uncertainty Management. Berlin, Heidelberg: Springer; 2012. p. 406–19. </w:t>
      </w:r>
    </w:p>
    <w:p w14:paraId="70B47530" w14:textId="77777777" w:rsidR="00B11A65" w:rsidRDefault="00B11A65" w:rsidP="00B11A65">
      <w:pPr>
        <w:pStyle w:val="Bibliography"/>
      </w:pPr>
      <w:r>
        <w:t>41.</w:t>
      </w:r>
      <w:r>
        <w:tab/>
        <w:t xml:space="preserve">Bezdek JC, Pal NR. Some new indexes of cluster validity. IEEE Trans Syst Man Cybern Part B Cybern. 1998 Jun;28(3):301–15. </w:t>
      </w:r>
    </w:p>
    <w:p w14:paraId="5600AE85" w14:textId="77777777" w:rsidR="00B11A65" w:rsidRDefault="00B11A65" w:rsidP="00B11A65">
      <w:pPr>
        <w:pStyle w:val="Bibliography"/>
      </w:pPr>
      <w:r>
        <w:t>42.</w:t>
      </w:r>
      <w:r>
        <w:tab/>
        <w:t xml:space="preserve">Dunn JC. A Fuzzy Relative of the ISODATA Process and Its Use in Detecting Compact Well-Separated Clusters. J Cybern. 1973 Jan;3(3):32–57. </w:t>
      </w:r>
    </w:p>
    <w:p w14:paraId="7333F65C" w14:textId="77777777" w:rsidR="00B11A65" w:rsidRDefault="00B11A65" w:rsidP="00B11A65">
      <w:pPr>
        <w:pStyle w:val="Bibliography"/>
      </w:pPr>
      <w:r>
        <w:t>43.</w:t>
      </w:r>
      <w:r>
        <w:tab/>
        <w:t>Yang MS, Wu KL. A new validity index for fuzzy clustering. In: 10th IEEE International Conference on Fuzzy Systems (Cat No01CH37297) [Internet]. 2001 [cited 2025 Nov 4]. p. 89–92 vol.1. Available from: https://ieeexplore.ieee.org/document/1007254</w:t>
      </w:r>
    </w:p>
    <w:p w14:paraId="2B7F23A8" w14:textId="77777777" w:rsidR="00B11A65" w:rsidRDefault="00B11A65" w:rsidP="00B11A65">
      <w:pPr>
        <w:pStyle w:val="Bibliography"/>
      </w:pPr>
      <w:r>
        <w:t>44.</w:t>
      </w:r>
      <w:r>
        <w:tab/>
        <w:t>Moshtaghi M, Bezdek JC, Erfani SM, Leckie C, Bailey J. Online Cluster Validity Indices for Streaming Data [Internet]. arXiv; 2018 [cited 2025 Nov 4]. Available from: http://arxiv.org/abs/1801.02937</w:t>
      </w:r>
    </w:p>
    <w:p w14:paraId="47879DCD" w14:textId="77777777" w:rsidR="00B11A65" w:rsidRDefault="00B11A65" w:rsidP="00B11A65">
      <w:pPr>
        <w:pStyle w:val="Bibliography"/>
      </w:pPr>
      <w:r>
        <w:t>45.</w:t>
      </w:r>
      <w:r>
        <w:tab/>
        <w:t xml:space="preserve">Zhao Q, Xu M, Fränti P. Sum-of-Squares Based Cluster Validity Index and Significance Analysis. In: Kolehmainen M, Toivanen P, Beliczynski B, editors. Adaptive and Natural Computing Algorithms. Berlin, Heidelberg: Springer; 2009. p. 313–22. </w:t>
      </w:r>
    </w:p>
    <w:p w14:paraId="38BD9D09" w14:textId="77777777" w:rsidR="00B11A65" w:rsidRDefault="00B11A65" w:rsidP="00B11A65">
      <w:pPr>
        <w:pStyle w:val="Bibliography"/>
      </w:pPr>
      <w:r>
        <w:t>46.</w:t>
      </w:r>
      <w:r>
        <w:tab/>
        <w:t xml:space="preserve">Thieu NV. PerMetrics: A Framework of Performance Metrics for Machine Learning Models. J Open Source Softw. 2024 Mar 9;9(95):6143. </w:t>
      </w:r>
    </w:p>
    <w:p w14:paraId="5D3E3AC2" w14:textId="77777777" w:rsidR="00B11A65" w:rsidRDefault="00B11A65" w:rsidP="00B11A65">
      <w:pPr>
        <w:pStyle w:val="Bibliography"/>
      </w:pPr>
      <w:r>
        <w:t>47.</w:t>
      </w:r>
      <w:r>
        <w:tab/>
        <w:t>Moulavi D, Jaskowiak PA, Campello RJGB, Zimek A, Sander J. Density-Based Clustering Validation. In: Proceedings of the 2014 SIAM International Conference on Data Mining (SDM) [Internet]. Society for Industrial and Applied Mathematics; 2014 [cited 2025 Nov 4]. p. 839–47. (Proceedings). Available from: https://epubs.siam.org/doi/10.1137/1.9781611973440.96</w:t>
      </w:r>
    </w:p>
    <w:p w14:paraId="3761122C" w14:textId="77777777" w:rsidR="00B11A65" w:rsidRDefault="00B11A65" w:rsidP="00B11A65">
      <w:pPr>
        <w:pStyle w:val="Bibliography"/>
      </w:pPr>
      <w:r>
        <w:t>48.</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2202F8D4" w14:textId="77777777" w:rsidR="00B11A65" w:rsidRDefault="00B11A65" w:rsidP="00B11A65">
      <w:pPr>
        <w:pStyle w:val="Bibliography"/>
      </w:pPr>
      <w:r>
        <w:t>49.</w:t>
      </w:r>
      <w:r>
        <w:tab/>
        <w:t xml:space="preserve">Dunn† JC. Well-Separated Clusters and Optimal Fuzzy Partitions. J Cybern. 1974 Jan 1;4(1):95–104. </w:t>
      </w:r>
    </w:p>
    <w:p w14:paraId="6710A47F" w14:textId="77777777" w:rsidR="00B11A65" w:rsidRDefault="00B11A65" w:rsidP="00B11A65">
      <w:pPr>
        <w:pStyle w:val="Bibliography"/>
      </w:pPr>
      <w:r>
        <w:t>50.</w:t>
      </w:r>
      <w:r>
        <w:tab/>
        <w:t>Thompson M, Duda RO, Hart PE. Pattern Classification and Scene Analysis. In: Leonardo [Internet]. 1974 [cited 2025 Nov 7]. p. 370. Available from: https://www.jstor.org/stable/1573081?origin=crossref</w:t>
      </w:r>
    </w:p>
    <w:p w14:paraId="048380EB" w14:textId="77777777" w:rsidR="00B11A65" w:rsidRDefault="00B11A65" w:rsidP="00B11A65">
      <w:pPr>
        <w:pStyle w:val="Bibliography"/>
      </w:pPr>
      <w:r>
        <w:t>51.</w:t>
      </w:r>
      <w:r>
        <w:tab/>
        <w:t xml:space="preserve">Zhao Q, Xu M, Fränti P. Sum-of-Squares Based Cluster Validity Index and Significance Analysis. In: Kolehmainen M, Toivanen P, Beliczynski B, editors. Adaptive and Natural Computing Algorithms. Berlin, Heidelberg: Springer; 2009. p. 313–22. </w:t>
      </w:r>
    </w:p>
    <w:p w14:paraId="43F5769C" w14:textId="77777777" w:rsidR="00B11A65" w:rsidRDefault="00B11A65" w:rsidP="00B11A65">
      <w:pPr>
        <w:pStyle w:val="Bibliography"/>
      </w:pPr>
      <w:r>
        <w:lastRenderedPageBreak/>
        <w:t>52.</w:t>
      </w:r>
      <w:r>
        <w:tab/>
        <w:t xml:space="preserve">Milligan GW, Cooper MC. An examination of procedures for determining the number of clusters in a data set. Psychometrika. 1985 Jun 1;50(2):159–79. </w:t>
      </w:r>
    </w:p>
    <w:p w14:paraId="3AD42433" w14:textId="77777777" w:rsidR="00B11A65" w:rsidRDefault="00B11A65" w:rsidP="00B11A65">
      <w:pPr>
        <w:pStyle w:val="Bibliography"/>
      </w:pPr>
      <w:r>
        <w:t>53.</w:t>
      </w:r>
      <w:r>
        <w:tab/>
        <w:t xml:space="preserve">Beale EML. Euclidean Cluster Analysis. Scientific Control Systems Limited; 1969. book. </w:t>
      </w:r>
    </w:p>
    <w:p w14:paraId="777D9715" w14:textId="77777777" w:rsidR="00B11A65" w:rsidRDefault="00B11A65" w:rsidP="00B11A65">
      <w:pPr>
        <w:pStyle w:val="Bibliography"/>
      </w:pPr>
      <w:r>
        <w:t>54.</w:t>
      </w:r>
      <w:r>
        <w:tab/>
        <w:t>Ball G, Hall DJ. ISODATA, A NOVEL METHOD OF DATA ANALYSIS AND PATTERN CLASSIFICATION. In 1965 [cited 2025 Nov 4]. Available from: https://www.semanticscholar.org/paper/ISODATA%2C-A-NOVEL-METHOD-OF-DATA-ANALYSIS-AND-Ball-Hall/7dac28166b91d89ef6c38cf4fbb9f647b1d73c61</w:t>
      </w:r>
    </w:p>
    <w:p w14:paraId="281A09AD" w14:textId="77777777" w:rsidR="00B11A65" w:rsidRDefault="00B11A65" w:rsidP="00B11A65">
      <w:pPr>
        <w:pStyle w:val="Bibliography"/>
      </w:pPr>
      <w:r>
        <w:t>55.</w:t>
      </w:r>
      <w:r>
        <w:tab/>
        <w:t xml:space="preserve">Hartigan JA. Clustering Algorithms. 99th ed. USA: John Wiley &amp; Sons, Inc.; 1975. 351 p. </w:t>
      </w:r>
    </w:p>
    <w:p w14:paraId="09F1EDDE" w14:textId="77777777" w:rsidR="00B11A65" w:rsidRDefault="00B11A65" w:rsidP="00B11A65">
      <w:pPr>
        <w:pStyle w:val="Bibliography"/>
      </w:pPr>
      <w:r>
        <w:t>56.</w:t>
      </w:r>
      <w:r>
        <w:tab/>
        <w:t xml:space="preserve">Galmiche N. PyCVI: A Python package for internal Cluster Validity Indices, compatible with time-series data. J Open Source Softw. 2024 Oct 8;9(102):6841. </w:t>
      </w:r>
    </w:p>
    <w:p w14:paraId="213F2415" w14:textId="77777777" w:rsidR="00B11A65" w:rsidRDefault="00B11A65" w:rsidP="00B11A65">
      <w:pPr>
        <w:pStyle w:val="Bibliography"/>
      </w:pPr>
      <w:r>
        <w:t>57.</w:t>
      </w:r>
      <w:r>
        <w:tab/>
        <w:t xml:space="preserve">Saitta S, Raphael B, Smith IFC. A Bounded Index for Cluster Validity. In: Perner P, editor. Machine Learning and Data Mining in Pattern Recognition. Berlin, Heidelberg: Springer; 2007. p. 174–87. </w:t>
      </w:r>
    </w:p>
    <w:p w14:paraId="0E580995" w14:textId="77777777" w:rsidR="00B11A65" w:rsidRDefault="00B11A65" w:rsidP="00B11A65">
      <w:pPr>
        <w:pStyle w:val="Bibliography"/>
      </w:pPr>
      <w:r>
        <w:t>58.</w:t>
      </w:r>
      <w:r>
        <w:tab/>
        <w:t xml:space="preserve">Halkidi M, Vazirgiannis M, Batistakis Y. Quality Scheme Assessment in the Clustering Process. In: Zighed DA, Komorowski J, Żytkow J, editors. Principles of Data Mining and Knowledge Discovery. Berlin, Heidelberg: Springer; 2000. p. 265–76. </w:t>
      </w:r>
    </w:p>
    <w:p w14:paraId="62744556" w14:textId="77777777" w:rsidR="00B11A65" w:rsidRDefault="00B11A65" w:rsidP="00B11A65">
      <w:pPr>
        <w:pStyle w:val="Bibliography"/>
      </w:pPr>
      <w:r>
        <w:t>59.</w:t>
      </w:r>
      <w:r>
        <w:tab/>
        <w:t>Halkidi M, Vazirgiannis M. Clustering validity assessment: finding the optimal partitioning of a data set. In: Proceedings 2001 IEEE International Conference on Data Mining [Internet]. 2001 [cited 2025 Nov 4]. p. 187–94. Available from: https://ieeexplore.ieee.org/document/989517</w:t>
      </w:r>
    </w:p>
    <w:p w14:paraId="2194D487" w14:textId="77777777" w:rsidR="00B11A65" w:rsidRDefault="00B11A65" w:rsidP="00B11A65">
      <w:pPr>
        <w:pStyle w:val="Bibliography"/>
      </w:pPr>
      <w:r>
        <w:t>60.</w:t>
      </w:r>
      <w:r>
        <w:tab/>
        <w:t xml:space="preserve">Pedregosa F, Varoquaux G, Gramfort A, Michel V, Thirion B, Grisel O, et al. Scikit-learn: Machine Learning in Python. J Mach Learn Res. 2011;12(85):2825–30. </w:t>
      </w:r>
    </w:p>
    <w:p w14:paraId="65AA022D" w14:textId="77777777" w:rsidR="00B11A65" w:rsidRDefault="00B11A65" w:rsidP="00B11A65">
      <w:pPr>
        <w:pStyle w:val="Bibliography"/>
      </w:pPr>
      <w:r>
        <w:t>61.</w:t>
      </w:r>
      <w:r>
        <w:tab/>
        <w:t xml:space="preserve">Hubert LJ, Levin JR. A general statistical framework for assessing categorical clustering in free recall. Psychol Bull. 1976;83(6):1072–80. </w:t>
      </w:r>
    </w:p>
    <w:p w14:paraId="46226EF6" w14:textId="77777777" w:rsidR="00B11A65" w:rsidRDefault="00B11A65" w:rsidP="00B11A65">
      <w:pPr>
        <w:pStyle w:val="Bibliography"/>
      </w:pPr>
      <w:r>
        <w:t>62.</w:t>
      </w:r>
      <w:r>
        <w:tab/>
        <w:t xml:space="preserve">Maulik U, Bandyopadhyay S. Performance evaluation of some clustering algorithms and validity indices. IEEE Trans Pattern Anal Mach Intell. 2002 Dec;24(12):1650–4. </w:t>
      </w:r>
    </w:p>
    <w:p w14:paraId="32079B73" w14:textId="77777777" w:rsidR="00B11A65" w:rsidRDefault="00B11A65" w:rsidP="00B11A65">
      <w:pPr>
        <w:pStyle w:val="Bibliography"/>
      </w:pPr>
      <w:r>
        <w:t>63.</w:t>
      </w:r>
      <w:r>
        <w:tab/>
        <w:t xml:space="preserve">Halkidi M, Vazirgiannis M. A density-based cluster validity approach using multi-representatives. Pattern Recognit Lett. 2008 Apr 15;29(6):773–86. </w:t>
      </w:r>
    </w:p>
    <w:p w14:paraId="68E35A93" w14:textId="77777777" w:rsidR="00B11A65" w:rsidRDefault="00B11A65" w:rsidP="00B11A65">
      <w:pPr>
        <w:pStyle w:val="Bibliography"/>
      </w:pPr>
      <w:r>
        <w:t>64.</w:t>
      </w:r>
      <w:r>
        <w:tab/>
        <w:t xml:space="preserve">Şenol A. VIASCKDE Index: A Novel Internal Cluster Validity Index for Arbitrary-Shaped Clusters Based on the Kernel Density Estimation. Comput Intell Neurosci. 2022;2022(1):4059302. </w:t>
      </w:r>
    </w:p>
    <w:p w14:paraId="7516A466" w14:textId="77777777" w:rsidR="00B11A65" w:rsidRDefault="00B11A65" w:rsidP="00B11A65">
      <w:pPr>
        <w:pStyle w:val="Bibliography"/>
      </w:pPr>
      <w:r>
        <w:t>65.</w:t>
      </w:r>
      <w:r>
        <w:tab/>
        <w:t xml:space="preserve">Chou CH, Su MC, Lai E. A new cluster validity measure and its application to image compression. Pattern Anal Appl. 2004 Jul 1;7(2):205–20. </w:t>
      </w:r>
    </w:p>
    <w:p w14:paraId="00ADC595" w14:textId="77777777" w:rsidR="00B11A65" w:rsidRDefault="00B11A65" w:rsidP="00B11A65">
      <w:pPr>
        <w:pStyle w:val="Bibliography"/>
      </w:pPr>
      <w:r>
        <w:lastRenderedPageBreak/>
        <w:t>66.</w:t>
      </w:r>
      <w:r>
        <w:tab/>
        <w:t xml:space="preserve">Gurrutxaga I, Albisua I, Arbelaitz O, Martín JI, Muguerza J, Pérez JM, et al. SEP/COP: An efficient method to find the best partition in hierarchical clustering based on a new cluster validity index. Pattern Recognit. 2010 Oct 1;43(10):3364–73. </w:t>
      </w:r>
    </w:p>
    <w:p w14:paraId="2581A798" w14:textId="77777777" w:rsidR="00B11A65" w:rsidRDefault="00B11A65" w:rsidP="00B11A65">
      <w:pPr>
        <w:pStyle w:val="Bibliography"/>
      </w:pPr>
      <w:r>
        <w:t>67.</w:t>
      </w:r>
      <w:r>
        <w:tab/>
        <w:t>Ansari Z, Azeem MF, Ahmed W, Babu AV. Quantitative Evaluation of Performance and Validity Indices for Clustering the Web Navigational Sessions [Internet]. arXiv; 2015 [cited 2025 Aug 7]. Available from: http://arxiv.org/abs/1507.03340</w:t>
      </w:r>
    </w:p>
    <w:p w14:paraId="7A072A1D" w14:textId="77777777" w:rsidR="00B11A65" w:rsidRDefault="00B11A65" w:rsidP="00B11A65">
      <w:pPr>
        <w:pStyle w:val="Bibliography"/>
      </w:pPr>
      <w:r>
        <w:t>68.</w:t>
      </w:r>
      <w:r>
        <w:tab/>
        <w:t>Wang Z, Ye C. Deep Clustering Evaluation: How to Validate Internal Clustering Validation Measures [Internet]. arXiv; 2024 [cited 2025 Sep 20]. Available from: http://arxiv.org/abs/2403.14830</w:t>
      </w:r>
    </w:p>
    <w:p w14:paraId="7FE79334" w14:textId="77777777" w:rsidR="00B11A65" w:rsidRDefault="00B11A65" w:rsidP="00B11A65">
      <w:pPr>
        <w:pStyle w:val="Bibliography"/>
      </w:pPr>
      <w:r>
        <w:t>69.</w:t>
      </w:r>
      <w:r>
        <w:tab/>
        <w:t xml:space="preserve">Chicco D, Sabino G, Oneto L, Jurman G. The DBCV index is more informative than DCSI, CDbw, and VIASCKDE indices for unsupervised clustering internal assessment of concave-shaped and density-based clusters. PeerJ Comput Sci. 2025 Aug 29;11:e3095. </w:t>
      </w:r>
    </w:p>
    <w:p w14:paraId="72073370" w14:textId="77777777" w:rsidR="00B11A65" w:rsidRDefault="00B11A65" w:rsidP="00B11A65">
      <w:pPr>
        <w:pStyle w:val="Bibliography"/>
      </w:pPr>
      <w:r>
        <w:t>70.</w:t>
      </w:r>
      <w:r>
        <w:tab/>
        <w:t>Gauss J, Scheipl F, Herrmann M. DCSI -- An improved measure of cluster separability based on separation and connectedness [Internet]. arXiv; 2025 [cited 2025 Nov 14]. Available from: http://arxiv.org/abs/2310.12806</w:t>
      </w:r>
    </w:p>
    <w:p w14:paraId="194D5224" w14:textId="77777777" w:rsidR="00B11A65" w:rsidRDefault="00B11A65" w:rsidP="00B11A65">
      <w:pPr>
        <w:pStyle w:val="Bibliography"/>
      </w:pPr>
      <w:r>
        <w:t>71.</w:t>
      </w:r>
      <w:r>
        <w:tab/>
        <w:t>Kärkkäinen I, Fränti P. A Dynamic local search algorithm for the clustering problem. In 2002 [cited 2025 Nov 13]. Available from: https://www.semanticscholar.org/paper/A-Dynamic-local-search-algorithm-for-the-clustering-K%C3%A4rkk%C3%A4inen-Fr%C3%A4nti/4c236eaf6a1db6fec5f032f0bceb3ffd54080aee</w:t>
      </w:r>
    </w:p>
    <w:p w14:paraId="4654EBB2" w14:textId="77777777" w:rsidR="00B11A65" w:rsidRDefault="00B11A65" w:rsidP="00B11A65">
      <w:pPr>
        <w:pStyle w:val="Bibliography"/>
      </w:pPr>
      <w:r>
        <w:t>72.</w:t>
      </w:r>
      <w:r>
        <w:tab/>
        <w:t xml:space="preserve">Gagolewski M. A framework for benchmarking clustering algorithms. SoftwareX. 2022 Dec 1;20:101270. </w:t>
      </w:r>
    </w:p>
    <w:p w14:paraId="42E2E37B" w14:textId="77777777" w:rsidR="00B11A65" w:rsidRDefault="00B11A65" w:rsidP="00B11A65">
      <w:pPr>
        <w:pStyle w:val="Bibliography"/>
      </w:pPr>
      <w:r>
        <w:t>73.</w:t>
      </w:r>
      <w:r>
        <w:tab/>
        <w:t xml:space="preserve">Fränti P, Virmajoki O. Iterative shrinking method for clustering problems. Pattern Recognit. 2006 May 1;39(5):761–75. </w:t>
      </w:r>
    </w:p>
    <w:p w14:paraId="153DBB08" w14:textId="77777777" w:rsidR="00B11A65" w:rsidRDefault="00B11A65" w:rsidP="00B11A65">
      <w:pPr>
        <w:pStyle w:val="Bibliography"/>
      </w:pPr>
      <w:r>
        <w:t>74.</w:t>
      </w:r>
      <w:r>
        <w:tab/>
        <w:t xml:space="preserve">Fränti P, Mariescu-Istodor R, Zhong C. XNN Graph. In: Robles-Kelly A, Loog M, Biggio B, Escolano F, Wilson R, editors. Structural, Syntactic, and Statistical Pattern Recognition. Cham: Springer International Publishing; 2016. p. 207–17. </w:t>
      </w:r>
    </w:p>
    <w:p w14:paraId="13D8BD24" w14:textId="442F09A5" w:rsidR="00FD70A6" w:rsidRDefault="00FD70A6" w:rsidP="00FD70A6">
      <w:r>
        <w:fldChar w:fldCharType="end"/>
      </w:r>
    </w:p>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3B1E8797" w14:textId="1FAA1F7B" w:rsidR="007457EB" w:rsidRDefault="007457EB" w:rsidP="007457EB">
      <w:pPr>
        <w:pStyle w:val="Heading1"/>
        <w:numPr>
          <w:ilvl w:val="0"/>
          <w:numId w:val="0"/>
        </w:numPr>
        <w:ind w:left="432" w:hanging="432"/>
      </w:pPr>
      <w:r>
        <w:t>Code Availability</w:t>
      </w:r>
    </w:p>
    <w:p w14:paraId="753B51C0" w14:textId="6836C5D2" w:rsidR="004B466F"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17" w:history="1">
        <w:r w:rsidR="004B466F" w:rsidRPr="004C5FC3">
          <w:rPr>
            <w:rStyle w:val="Hyperlink"/>
          </w:rPr>
          <w:t>https://github.com/ArdeleanRichard/Clustering-Validity</w:t>
        </w:r>
      </w:hyperlink>
      <w:r w:rsidR="001B102E">
        <w:t>/</w:t>
      </w:r>
      <w:r w:rsidR="004B466F">
        <w:t>.</w:t>
      </w:r>
    </w:p>
    <w:p w14:paraId="05D2FEB1" w14:textId="77777777" w:rsidR="00B3545D" w:rsidRDefault="00B3545D" w:rsidP="00B3545D">
      <w:pPr>
        <w:pStyle w:val="Heading1"/>
        <w:numPr>
          <w:ilvl w:val="0"/>
          <w:numId w:val="0"/>
        </w:numPr>
        <w:ind w:left="432" w:hanging="432"/>
      </w:pPr>
      <w:r>
        <w:lastRenderedPageBreak/>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Instruments Program, MySMIS no. 334906</w:t>
      </w:r>
      <w:r>
        <w:rPr>
          <w:lang w:eastAsia="en-US"/>
        </w:rPr>
        <w:t>.</w:t>
      </w:r>
    </w:p>
    <w:p w14:paraId="7B6E39CF" w14:textId="1689769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9042D"/>
    <w:multiLevelType w:val="multilevel"/>
    <w:tmpl w:val="E208C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A39AA"/>
    <w:multiLevelType w:val="multilevel"/>
    <w:tmpl w:val="FF7C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C2D92"/>
    <w:multiLevelType w:val="hybridMultilevel"/>
    <w:tmpl w:val="00783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36774"/>
    <w:multiLevelType w:val="multilevel"/>
    <w:tmpl w:val="3C4CAFB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D64807"/>
    <w:multiLevelType w:val="multilevel"/>
    <w:tmpl w:val="EBD27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464FA2"/>
    <w:multiLevelType w:val="multilevel"/>
    <w:tmpl w:val="82928E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A4151"/>
    <w:multiLevelType w:val="hybridMultilevel"/>
    <w:tmpl w:val="282CAA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617866"/>
    <w:multiLevelType w:val="hybridMultilevel"/>
    <w:tmpl w:val="5A9A6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B62BD"/>
    <w:multiLevelType w:val="multilevel"/>
    <w:tmpl w:val="6AF81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E81A3B"/>
    <w:multiLevelType w:val="multilevel"/>
    <w:tmpl w:val="0CC8C1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17"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19"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18"/>
  </w:num>
  <w:num w:numId="2" w16cid:durableId="892350850">
    <w:abstractNumId w:val="19"/>
  </w:num>
  <w:num w:numId="3" w16cid:durableId="418254364">
    <w:abstractNumId w:val="15"/>
  </w:num>
  <w:num w:numId="4" w16cid:durableId="1727414740">
    <w:abstractNumId w:val="5"/>
  </w:num>
  <w:num w:numId="5" w16cid:durableId="1294600501">
    <w:abstractNumId w:val="16"/>
  </w:num>
  <w:num w:numId="6" w16cid:durableId="50272158">
    <w:abstractNumId w:val="10"/>
  </w:num>
  <w:num w:numId="7" w16cid:durableId="2033409685">
    <w:abstractNumId w:val="14"/>
  </w:num>
  <w:num w:numId="8" w16cid:durableId="1863544169">
    <w:abstractNumId w:val="17"/>
  </w:num>
  <w:num w:numId="9" w16cid:durableId="769474937">
    <w:abstractNumId w:val="3"/>
  </w:num>
  <w:num w:numId="10" w16cid:durableId="381636528">
    <w:abstractNumId w:val="4"/>
  </w:num>
  <w:num w:numId="11" w16cid:durableId="441196055">
    <w:abstractNumId w:val="2"/>
  </w:num>
  <w:num w:numId="12" w16cid:durableId="431701824">
    <w:abstractNumId w:val="0"/>
  </w:num>
  <w:num w:numId="13" w16cid:durableId="1752460202">
    <w:abstractNumId w:val="6"/>
  </w:num>
  <w:num w:numId="14" w16cid:durableId="769087094">
    <w:abstractNumId w:val="9"/>
  </w:num>
  <w:num w:numId="15" w16cid:durableId="1529878111">
    <w:abstractNumId w:val="12"/>
  </w:num>
  <w:num w:numId="16" w16cid:durableId="1397781879">
    <w:abstractNumId w:val="8"/>
  </w:num>
  <w:num w:numId="17" w16cid:durableId="1713964823">
    <w:abstractNumId w:val="7"/>
  </w:num>
  <w:num w:numId="18" w16cid:durableId="189955694">
    <w:abstractNumId w:val="13"/>
  </w:num>
  <w:num w:numId="19" w16cid:durableId="964845128">
    <w:abstractNumId w:val="11"/>
  </w:num>
  <w:num w:numId="20" w16cid:durableId="17439860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05BEA"/>
    <w:rsid w:val="000102BB"/>
    <w:rsid w:val="00014211"/>
    <w:rsid w:val="000153AA"/>
    <w:rsid w:val="00022A6D"/>
    <w:rsid w:val="00022C43"/>
    <w:rsid w:val="00025093"/>
    <w:rsid w:val="00025D8E"/>
    <w:rsid w:val="00027290"/>
    <w:rsid w:val="0003580E"/>
    <w:rsid w:val="000366F2"/>
    <w:rsid w:val="00037EAC"/>
    <w:rsid w:val="0004142D"/>
    <w:rsid w:val="00044E18"/>
    <w:rsid w:val="00046F93"/>
    <w:rsid w:val="00052505"/>
    <w:rsid w:val="00053B89"/>
    <w:rsid w:val="00055075"/>
    <w:rsid w:val="00056623"/>
    <w:rsid w:val="000572AD"/>
    <w:rsid w:val="0006020F"/>
    <w:rsid w:val="00061FEA"/>
    <w:rsid w:val="00062CEA"/>
    <w:rsid w:val="00065AE2"/>
    <w:rsid w:val="00066AAB"/>
    <w:rsid w:val="000730BA"/>
    <w:rsid w:val="0007590B"/>
    <w:rsid w:val="0008033D"/>
    <w:rsid w:val="0008347A"/>
    <w:rsid w:val="00092742"/>
    <w:rsid w:val="000931C3"/>
    <w:rsid w:val="000940DC"/>
    <w:rsid w:val="00095B75"/>
    <w:rsid w:val="00095BAC"/>
    <w:rsid w:val="00097B3F"/>
    <w:rsid w:val="000A1725"/>
    <w:rsid w:val="000A46DA"/>
    <w:rsid w:val="000A7A3C"/>
    <w:rsid w:val="000B2AFC"/>
    <w:rsid w:val="000B4243"/>
    <w:rsid w:val="000B45C7"/>
    <w:rsid w:val="000B4BAD"/>
    <w:rsid w:val="000B5164"/>
    <w:rsid w:val="000B56E2"/>
    <w:rsid w:val="000B6344"/>
    <w:rsid w:val="000C101B"/>
    <w:rsid w:val="000D030A"/>
    <w:rsid w:val="000D190D"/>
    <w:rsid w:val="000D6720"/>
    <w:rsid w:val="000D7544"/>
    <w:rsid w:val="000D7CED"/>
    <w:rsid w:val="000E3553"/>
    <w:rsid w:val="000E419A"/>
    <w:rsid w:val="000E49B2"/>
    <w:rsid w:val="000E6DC5"/>
    <w:rsid w:val="000E7735"/>
    <w:rsid w:val="000F0BD9"/>
    <w:rsid w:val="000F2536"/>
    <w:rsid w:val="000F37AD"/>
    <w:rsid w:val="000F3933"/>
    <w:rsid w:val="000F592B"/>
    <w:rsid w:val="000F5AF6"/>
    <w:rsid w:val="000F70AA"/>
    <w:rsid w:val="00102AD4"/>
    <w:rsid w:val="00105759"/>
    <w:rsid w:val="00113E9E"/>
    <w:rsid w:val="00115B2D"/>
    <w:rsid w:val="00115FD3"/>
    <w:rsid w:val="00116CF1"/>
    <w:rsid w:val="00117613"/>
    <w:rsid w:val="00122DC7"/>
    <w:rsid w:val="0012302D"/>
    <w:rsid w:val="001240F0"/>
    <w:rsid w:val="00126548"/>
    <w:rsid w:val="00126623"/>
    <w:rsid w:val="001276F3"/>
    <w:rsid w:val="0013695D"/>
    <w:rsid w:val="00150B53"/>
    <w:rsid w:val="00151D62"/>
    <w:rsid w:val="00153EC8"/>
    <w:rsid w:val="00155D96"/>
    <w:rsid w:val="00162942"/>
    <w:rsid w:val="00163B17"/>
    <w:rsid w:val="00163E95"/>
    <w:rsid w:val="00167D9E"/>
    <w:rsid w:val="00167DA8"/>
    <w:rsid w:val="00170B9F"/>
    <w:rsid w:val="00171072"/>
    <w:rsid w:val="0017437B"/>
    <w:rsid w:val="00176C5F"/>
    <w:rsid w:val="001772F3"/>
    <w:rsid w:val="001807A2"/>
    <w:rsid w:val="00180CD3"/>
    <w:rsid w:val="00183AA7"/>
    <w:rsid w:val="00184677"/>
    <w:rsid w:val="0018488F"/>
    <w:rsid w:val="00190CE7"/>
    <w:rsid w:val="00191479"/>
    <w:rsid w:val="00194EDA"/>
    <w:rsid w:val="00195CC3"/>
    <w:rsid w:val="001960D7"/>
    <w:rsid w:val="00197DDF"/>
    <w:rsid w:val="001A01FB"/>
    <w:rsid w:val="001A05FC"/>
    <w:rsid w:val="001A13BB"/>
    <w:rsid w:val="001A344F"/>
    <w:rsid w:val="001A5591"/>
    <w:rsid w:val="001A5B87"/>
    <w:rsid w:val="001B08AC"/>
    <w:rsid w:val="001B102E"/>
    <w:rsid w:val="001B12B3"/>
    <w:rsid w:val="001B14AE"/>
    <w:rsid w:val="001B1D0B"/>
    <w:rsid w:val="001B43B0"/>
    <w:rsid w:val="001C05D2"/>
    <w:rsid w:val="001C0720"/>
    <w:rsid w:val="001C0B78"/>
    <w:rsid w:val="001C0FF9"/>
    <w:rsid w:val="001C3B9F"/>
    <w:rsid w:val="001C50A3"/>
    <w:rsid w:val="001C530A"/>
    <w:rsid w:val="001D2310"/>
    <w:rsid w:val="001D2C69"/>
    <w:rsid w:val="001D4E8A"/>
    <w:rsid w:val="001E1390"/>
    <w:rsid w:val="001E257A"/>
    <w:rsid w:val="001E2CD7"/>
    <w:rsid w:val="001E6BFE"/>
    <w:rsid w:val="001F0DF4"/>
    <w:rsid w:val="001F2569"/>
    <w:rsid w:val="001F3E08"/>
    <w:rsid w:val="001F4912"/>
    <w:rsid w:val="001F4E08"/>
    <w:rsid w:val="001F503D"/>
    <w:rsid w:val="001F6E8A"/>
    <w:rsid w:val="00202E85"/>
    <w:rsid w:val="00207405"/>
    <w:rsid w:val="00212256"/>
    <w:rsid w:val="002129E9"/>
    <w:rsid w:val="00212AD9"/>
    <w:rsid w:val="002163EC"/>
    <w:rsid w:val="00220520"/>
    <w:rsid w:val="00220E03"/>
    <w:rsid w:val="002246CC"/>
    <w:rsid w:val="002246CF"/>
    <w:rsid w:val="00230996"/>
    <w:rsid w:val="00230B35"/>
    <w:rsid w:val="00230B75"/>
    <w:rsid w:val="00231142"/>
    <w:rsid w:val="00231EEA"/>
    <w:rsid w:val="002323A3"/>
    <w:rsid w:val="00236E44"/>
    <w:rsid w:val="00237FFD"/>
    <w:rsid w:val="002476E7"/>
    <w:rsid w:val="002505D8"/>
    <w:rsid w:val="00251124"/>
    <w:rsid w:val="0025286F"/>
    <w:rsid w:val="00252EFC"/>
    <w:rsid w:val="00253AFF"/>
    <w:rsid w:val="00254E28"/>
    <w:rsid w:val="002559D7"/>
    <w:rsid w:val="002637F2"/>
    <w:rsid w:val="00263F5F"/>
    <w:rsid w:val="00266FA3"/>
    <w:rsid w:val="00266FB2"/>
    <w:rsid w:val="002734B3"/>
    <w:rsid w:val="002737DB"/>
    <w:rsid w:val="0028375C"/>
    <w:rsid w:val="002841C6"/>
    <w:rsid w:val="00284729"/>
    <w:rsid w:val="00284D80"/>
    <w:rsid w:val="0029003B"/>
    <w:rsid w:val="00292CEE"/>
    <w:rsid w:val="0029533B"/>
    <w:rsid w:val="0029535E"/>
    <w:rsid w:val="002A12EA"/>
    <w:rsid w:val="002A2038"/>
    <w:rsid w:val="002A57D5"/>
    <w:rsid w:val="002B0E90"/>
    <w:rsid w:val="002C025B"/>
    <w:rsid w:val="002C2195"/>
    <w:rsid w:val="002C3C8F"/>
    <w:rsid w:val="002D2179"/>
    <w:rsid w:val="002D528D"/>
    <w:rsid w:val="002E5F0E"/>
    <w:rsid w:val="002E6615"/>
    <w:rsid w:val="002E782C"/>
    <w:rsid w:val="002E7FB7"/>
    <w:rsid w:val="003002D0"/>
    <w:rsid w:val="003042DF"/>
    <w:rsid w:val="003056E3"/>
    <w:rsid w:val="00305ADA"/>
    <w:rsid w:val="00311601"/>
    <w:rsid w:val="00317978"/>
    <w:rsid w:val="00317BA4"/>
    <w:rsid w:val="0032247D"/>
    <w:rsid w:val="00323830"/>
    <w:rsid w:val="00323BB1"/>
    <w:rsid w:val="003248B3"/>
    <w:rsid w:val="0033069B"/>
    <w:rsid w:val="00332EBA"/>
    <w:rsid w:val="00334BCB"/>
    <w:rsid w:val="003366B0"/>
    <w:rsid w:val="00337AEE"/>
    <w:rsid w:val="00345D31"/>
    <w:rsid w:val="0034794A"/>
    <w:rsid w:val="0035154F"/>
    <w:rsid w:val="00351EB2"/>
    <w:rsid w:val="00353D0E"/>
    <w:rsid w:val="00354909"/>
    <w:rsid w:val="0036345A"/>
    <w:rsid w:val="003643D7"/>
    <w:rsid w:val="00364B3D"/>
    <w:rsid w:val="003654F7"/>
    <w:rsid w:val="003655C8"/>
    <w:rsid w:val="003662CC"/>
    <w:rsid w:val="00371199"/>
    <w:rsid w:val="00371F55"/>
    <w:rsid w:val="00372641"/>
    <w:rsid w:val="00380B54"/>
    <w:rsid w:val="003830C7"/>
    <w:rsid w:val="00383FD9"/>
    <w:rsid w:val="00391C22"/>
    <w:rsid w:val="00392B66"/>
    <w:rsid w:val="0039357C"/>
    <w:rsid w:val="00394D24"/>
    <w:rsid w:val="00397F92"/>
    <w:rsid w:val="003A260D"/>
    <w:rsid w:val="003A31D6"/>
    <w:rsid w:val="003A4542"/>
    <w:rsid w:val="003B05AE"/>
    <w:rsid w:val="003B2B43"/>
    <w:rsid w:val="003B2FBC"/>
    <w:rsid w:val="003B7CC5"/>
    <w:rsid w:val="003C3D1C"/>
    <w:rsid w:val="003C4410"/>
    <w:rsid w:val="003D04EF"/>
    <w:rsid w:val="003D2E0F"/>
    <w:rsid w:val="003E073F"/>
    <w:rsid w:val="003E78C4"/>
    <w:rsid w:val="003F0651"/>
    <w:rsid w:val="003F601F"/>
    <w:rsid w:val="003F6050"/>
    <w:rsid w:val="003F69AA"/>
    <w:rsid w:val="003F6DF3"/>
    <w:rsid w:val="003F6DF5"/>
    <w:rsid w:val="00400CF8"/>
    <w:rsid w:val="00403CF2"/>
    <w:rsid w:val="00404C87"/>
    <w:rsid w:val="00405BD2"/>
    <w:rsid w:val="00406893"/>
    <w:rsid w:val="00407CA0"/>
    <w:rsid w:val="00407D4D"/>
    <w:rsid w:val="0041126C"/>
    <w:rsid w:val="00411B95"/>
    <w:rsid w:val="00414AB1"/>
    <w:rsid w:val="00416163"/>
    <w:rsid w:val="004164DA"/>
    <w:rsid w:val="00422C68"/>
    <w:rsid w:val="00426E62"/>
    <w:rsid w:val="00427FF4"/>
    <w:rsid w:val="00431A9D"/>
    <w:rsid w:val="00436D77"/>
    <w:rsid w:val="00441E58"/>
    <w:rsid w:val="00442177"/>
    <w:rsid w:val="004428E3"/>
    <w:rsid w:val="004433E8"/>
    <w:rsid w:val="00452D63"/>
    <w:rsid w:val="00455208"/>
    <w:rsid w:val="0045759F"/>
    <w:rsid w:val="00457B65"/>
    <w:rsid w:val="00461270"/>
    <w:rsid w:val="0046134F"/>
    <w:rsid w:val="00461C02"/>
    <w:rsid w:val="00461F5D"/>
    <w:rsid w:val="00463C38"/>
    <w:rsid w:val="00470788"/>
    <w:rsid w:val="00474DE6"/>
    <w:rsid w:val="0047598B"/>
    <w:rsid w:val="00476577"/>
    <w:rsid w:val="00482B03"/>
    <w:rsid w:val="00484D04"/>
    <w:rsid w:val="00486178"/>
    <w:rsid w:val="0049520D"/>
    <w:rsid w:val="00497A03"/>
    <w:rsid w:val="00497D4E"/>
    <w:rsid w:val="004A5577"/>
    <w:rsid w:val="004A58A9"/>
    <w:rsid w:val="004A674D"/>
    <w:rsid w:val="004A7D38"/>
    <w:rsid w:val="004B0515"/>
    <w:rsid w:val="004B0FA4"/>
    <w:rsid w:val="004B466F"/>
    <w:rsid w:val="004B5046"/>
    <w:rsid w:val="004B79F9"/>
    <w:rsid w:val="004C12D3"/>
    <w:rsid w:val="004C28E5"/>
    <w:rsid w:val="004C3B25"/>
    <w:rsid w:val="004C4CE3"/>
    <w:rsid w:val="004C4EEF"/>
    <w:rsid w:val="004C6183"/>
    <w:rsid w:val="004C69AC"/>
    <w:rsid w:val="004D236A"/>
    <w:rsid w:val="004D3100"/>
    <w:rsid w:val="004D4CBC"/>
    <w:rsid w:val="004E3092"/>
    <w:rsid w:val="004E7ECF"/>
    <w:rsid w:val="004F1974"/>
    <w:rsid w:val="004F21C0"/>
    <w:rsid w:val="004F3F84"/>
    <w:rsid w:val="004F5AC5"/>
    <w:rsid w:val="004F5ECA"/>
    <w:rsid w:val="004F6AD5"/>
    <w:rsid w:val="004F7F20"/>
    <w:rsid w:val="00500947"/>
    <w:rsid w:val="005016DA"/>
    <w:rsid w:val="00502CF9"/>
    <w:rsid w:val="005075E8"/>
    <w:rsid w:val="00510147"/>
    <w:rsid w:val="005118CF"/>
    <w:rsid w:val="00512A01"/>
    <w:rsid w:val="00515D29"/>
    <w:rsid w:val="00517628"/>
    <w:rsid w:val="00521E02"/>
    <w:rsid w:val="00523130"/>
    <w:rsid w:val="00524FB2"/>
    <w:rsid w:val="00526281"/>
    <w:rsid w:val="00531BA6"/>
    <w:rsid w:val="00531D9B"/>
    <w:rsid w:val="00532803"/>
    <w:rsid w:val="00536BD0"/>
    <w:rsid w:val="005429AF"/>
    <w:rsid w:val="00545791"/>
    <w:rsid w:val="00546AB2"/>
    <w:rsid w:val="00546B55"/>
    <w:rsid w:val="00547A90"/>
    <w:rsid w:val="00551CF3"/>
    <w:rsid w:val="00552F9F"/>
    <w:rsid w:val="0055457D"/>
    <w:rsid w:val="00554ED0"/>
    <w:rsid w:val="0055662E"/>
    <w:rsid w:val="005573DB"/>
    <w:rsid w:val="00561751"/>
    <w:rsid w:val="005629B2"/>
    <w:rsid w:val="00562C77"/>
    <w:rsid w:val="005648C8"/>
    <w:rsid w:val="005723DE"/>
    <w:rsid w:val="00572DD6"/>
    <w:rsid w:val="00574321"/>
    <w:rsid w:val="00580885"/>
    <w:rsid w:val="0058141D"/>
    <w:rsid w:val="00584BFF"/>
    <w:rsid w:val="00585465"/>
    <w:rsid w:val="005863B1"/>
    <w:rsid w:val="005865D7"/>
    <w:rsid w:val="0058698F"/>
    <w:rsid w:val="00590067"/>
    <w:rsid w:val="00591BCF"/>
    <w:rsid w:val="005925E3"/>
    <w:rsid w:val="005940F3"/>
    <w:rsid w:val="00594B17"/>
    <w:rsid w:val="005A06FE"/>
    <w:rsid w:val="005A2FE7"/>
    <w:rsid w:val="005B0CC9"/>
    <w:rsid w:val="005B3537"/>
    <w:rsid w:val="005B4BD8"/>
    <w:rsid w:val="005B4D13"/>
    <w:rsid w:val="005B76C5"/>
    <w:rsid w:val="005C13A6"/>
    <w:rsid w:val="005C27D4"/>
    <w:rsid w:val="005C2DCF"/>
    <w:rsid w:val="005C504B"/>
    <w:rsid w:val="005C5E54"/>
    <w:rsid w:val="005C72D8"/>
    <w:rsid w:val="005D06A1"/>
    <w:rsid w:val="005D279F"/>
    <w:rsid w:val="005D41DB"/>
    <w:rsid w:val="005D63D2"/>
    <w:rsid w:val="005D70F2"/>
    <w:rsid w:val="005E01D7"/>
    <w:rsid w:val="005E04B0"/>
    <w:rsid w:val="005E0BC2"/>
    <w:rsid w:val="005E3109"/>
    <w:rsid w:val="005E39F8"/>
    <w:rsid w:val="005E6FA4"/>
    <w:rsid w:val="005E7725"/>
    <w:rsid w:val="005E7D56"/>
    <w:rsid w:val="005E7FDD"/>
    <w:rsid w:val="005F164E"/>
    <w:rsid w:val="005F3CD3"/>
    <w:rsid w:val="005F4067"/>
    <w:rsid w:val="005F6102"/>
    <w:rsid w:val="005F6FD4"/>
    <w:rsid w:val="006002FA"/>
    <w:rsid w:val="0060420B"/>
    <w:rsid w:val="0060696A"/>
    <w:rsid w:val="00607935"/>
    <w:rsid w:val="00607B57"/>
    <w:rsid w:val="00611A4C"/>
    <w:rsid w:val="00612AB0"/>
    <w:rsid w:val="00614782"/>
    <w:rsid w:val="00614E14"/>
    <w:rsid w:val="00615037"/>
    <w:rsid w:val="00615519"/>
    <w:rsid w:val="0061583E"/>
    <w:rsid w:val="00615A9A"/>
    <w:rsid w:val="00617BDB"/>
    <w:rsid w:val="00617C9D"/>
    <w:rsid w:val="0062048F"/>
    <w:rsid w:val="006205A5"/>
    <w:rsid w:val="006216CB"/>
    <w:rsid w:val="006224D2"/>
    <w:rsid w:val="006248C0"/>
    <w:rsid w:val="0063045A"/>
    <w:rsid w:val="00631B90"/>
    <w:rsid w:val="00634F13"/>
    <w:rsid w:val="0063512B"/>
    <w:rsid w:val="006409BC"/>
    <w:rsid w:val="006465B3"/>
    <w:rsid w:val="00651104"/>
    <w:rsid w:val="00651A5D"/>
    <w:rsid w:val="00654F7F"/>
    <w:rsid w:val="006558AF"/>
    <w:rsid w:val="006572C7"/>
    <w:rsid w:val="00657433"/>
    <w:rsid w:val="00670A60"/>
    <w:rsid w:val="00674D4F"/>
    <w:rsid w:val="00675A79"/>
    <w:rsid w:val="00675D35"/>
    <w:rsid w:val="00683335"/>
    <w:rsid w:val="00684191"/>
    <w:rsid w:val="00685FA3"/>
    <w:rsid w:val="0068692A"/>
    <w:rsid w:val="006869C6"/>
    <w:rsid w:val="00686F53"/>
    <w:rsid w:val="00690DDA"/>
    <w:rsid w:val="00691154"/>
    <w:rsid w:val="006913A1"/>
    <w:rsid w:val="00691F48"/>
    <w:rsid w:val="006A4239"/>
    <w:rsid w:val="006A4BE0"/>
    <w:rsid w:val="006A732A"/>
    <w:rsid w:val="006B137A"/>
    <w:rsid w:val="006B192E"/>
    <w:rsid w:val="006B2B11"/>
    <w:rsid w:val="006B2FD9"/>
    <w:rsid w:val="006B591E"/>
    <w:rsid w:val="006C476B"/>
    <w:rsid w:val="006C6FA0"/>
    <w:rsid w:val="006D078C"/>
    <w:rsid w:val="006D102E"/>
    <w:rsid w:val="006D581A"/>
    <w:rsid w:val="006D70E5"/>
    <w:rsid w:val="006D7283"/>
    <w:rsid w:val="006D7F5B"/>
    <w:rsid w:val="006E0C42"/>
    <w:rsid w:val="006E0D1E"/>
    <w:rsid w:val="006E50D4"/>
    <w:rsid w:val="006E76FB"/>
    <w:rsid w:val="006E7945"/>
    <w:rsid w:val="006F140E"/>
    <w:rsid w:val="006F1E10"/>
    <w:rsid w:val="006F25BF"/>
    <w:rsid w:val="006F368F"/>
    <w:rsid w:val="006F3B57"/>
    <w:rsid w:val="006F6A73"/>
    <w:rsid w:val="006F714D"/>
    <w:rsid w:val="00701E9E"/>
    <w:rsid w:val="00702865"/>
    <w:rsid w:val="0070509A"/>
    <w:rsid w:val="007147DC"/>
    <w:rsid w:val="007154F6"/>
    <w:rsid w:val="007204E4"/>
    <w:rsid w:val="00720CCB"/>
    <w:rsid w:val="007248B3"/>
    <w:rsid w:val="0072497F"/>
    <w:rsid w:val="00725FEA"/>
    <w:rsid w:val="00726932"/>
    <w:rsid w:val="007275BB"/>
    <w:rsid w:val="0073059C"/>
    <w:rsid w:val="007330C7"/>
    <w:rsid w:val="0073362D"/>
    <w:rsid w:val="0073438E"/>
    <w:rsid w:val="007346B4"/>
    <w:rsid w:val="00737704"/>
    <w:rsid w:val="00740683"/>
    <w:rsid w:val="00744D83"/>
    <w:rsid w:val="007457EB"/>
    <w:rsid w:val="007507A1"/>
    <w:rsid w:val="0075095E"/>
    <w:rsid w:val="00750E8E"/>
    <w:rsid w:val="00750F43"/>
    <w:rsid w:val="00751F3C"/>
    <w:rsid w:val="00754003"/>
    <w:rsid w:val="007567D0"/>
    <w:rsid w:val="00756919"/>
    <w:rsid w:val="00757ECA"/>
    <w:rsid w:val="00757EFE"/>
    <w:rsid w:val="007608C6"/>
    <w:rsid w:val="00760B64"/>
    <w:rsid w:val="00760D60"/>
    <w:rsid w:val="00773362"/>
    <w:rsid w:val="00773DA9"/>
    <w:rsid w:val="00774985"/>
    <w:rsid w:val="00786D85"/>
    <w:rsid w:val="00791B55"/>
    <w:rsid w:val="007928DC"/>
    <w:rsid w:val="007956A7"/>
    <w:rsid w:val="00795CBB"/>
    <w:rsid w:val="007A0EA2"/>
    <w:rsid w:val="007A3EF8"/>
    <w:rsid w:val="007A52B5"/>
    <w:rsid w:val="007A616F"/>
    <w:rsid w:val="007A78A6"/>
    <w:rsid w:val="007B0846"/>
    <w:rsid w:val="007B0EB1"/>
    <w:rsid w:val="007B1C05"/>
    <w:rsid w:val="007B1DDF"/>
    <w:rsid w:val="007B3DF7"/>
    <w:rsid w:val="007B4F53"/>
    <w:rsid w:val="007B5DBB"/>
    <w:rsid w:val="007C0199"/>
    <w:rsid w:val="007C2699"/>
    <w:rsid w:val="007C269E"/>
    <w:rsid w:val="007C30D5"/>
    <w:rsid w:val="007D04F4"/>
    <w:rsid w:val="007D07FB"/>
    <w:rsid w:val="007D20D8"/>
    <w:rsid w:val="007D2936"/>
    <w:rsid w:val="007D3A25"/>
    <w:rsid w:val="007D69E0"/>
    <w:rsid w:val="007E16A7"/>
    <w:rsid w:val="007E1C53"/>
    <w:rsid w:val="007E1FB4"/>
    <w:rsid w:val="007E2C6A"/>
    <w:rsid w:val="007E4B06"/>
    <w:rsid w:val="007E5EF5"/>
    <w:rsid w:val="007E6CAC"/>
    <w:rsid w:val="007F1454"/>
    <w:rsid w:val="007F5729"/>
    <w:rsid w:val="007F59C1"/>
    <w:rsid w:val="008051F3"/>
    <w:rsid w:val="00805A1F"/>
    <w:rsid w:val="0080700D"/>
    <w:rsid w:val="00812434"/>
    <w:rsid w:val="00813492"/>
    <w:rsid w:val="0081626F"/>
    <w:rsid w:val="00816D0D"/>
    <w:rsid w:val="00817529"/>
    <w:rsid w:val="008175B2"/>
    <w:rsid w:val="00817B1C"/>
    <w:rsid w:val="00826D5E"/>
    <w:rsid w:val="008333B7"/>
    <w:rsid w:val="0083559F"/>
    <w:rsid w:val="00836EF7"/>
    <w:rsid w:val="0083724A"/>
    <w:rsid w:val="0084181B"/>
    <w:rsid w:val="00842B04"/>
    <w:rsid w:val="00845648"/>
    <w:rsid w:val="00851715"/>
    <w:rsid w:val="00852150"/>
    <w:rsid w:val="00852F22"/>
    <w:rsid w:val="00860089"/>
    <w:rsid w:val="00860730"/>
    <w:rsid w:val="00860941"/>
    <w:rsid w:val="00863247"/>
    <w:rsid w:val="00864C9A"/>
    <w:rsid w:val="008674BA"/>
    <w:rsid w:val="00870840"/>
    <w:rsid w:val="008712E9"/>
    <w:rsid w:val="00871827"/>
    <w:rsid w:val="0087288A"/>
    <w:rsid w:val="00872FFF"/>
    <w:rsid w:val="00876286"/>
    <w:rsid w:val="008830B0"/>
    <w:rsid w:val="00884987"/>
    <w:rsid w:val="00887A21"/>
    <w:rsid w:val="00887DCB"/>
    <w:rsid w:val="00890EEA"/>
    <w:rsid w:val="008936F9"/>
    <w:rsid w:val="0089483A"/>
    <w:rsid w:val="008958C9"/>
    <w:rsid w:val="008A1DD6"/>
    <w:rsid w:val="008A2443"/>
    <w:rsid w:val="008B27D2"/>
    <w:rsid w:val="008B2A8A"/>
    <w:rsid w:val="008C16EC"/>
    <w:rsid w:val="008C47E6"/>
    <w:rsid w:val="008C561C"/>
    <w:rsid w:val="008C5D8C"/>
    <w:rsid w:val="008C5DAF"/>
    <w:rsid w:val="008C759A"/>
    <w:rsid w:val="008D0C27"/>
    <w:rsid w:val="008D2CC6"/>
    <w:rsid w:val="008D391F"/>
    <w:rsid w:val="008D4C5E"/>
    <w:rsid w:val="008E06EF"/>
    <w:rsid w:val="008E0B62"/>
    <w:rsid w:val="008E5680"/>
    <w:rsid w:val="008E77F5"/>
    <w:rsid w:val="008E7B70"/>
    <w:rsid w:val="008F075B"/>
    <w:rsid w:val="008F0BDD"/>
    <w:rsid w:val="008F1C37"/>
    <w:rsid w:val="008F2342"/>
    <w:rsid w:val="008F3A26"/>
    <w:rsid w:val="008F408F"/>
    <w:rsid w:val="008F4BD2"/>
    <w:rsid w:val="008F565C"/>
    <w:rsid w:val="00900EB4"/>
    <w:rsid w:val="00901163"/>
    <w:rsid w:val="0090173A"/>
    <w:rsid w:val="009019CF"/>
    <w:rsid w:val="00902AF7"/>
    <w:rsid w:val="00903F84"/>
    <w:rsid w:val="009046B7"/>
    <w:rsid w:val="00904A70"/>
    <w:rsid w:val="00906798"/>
    <w:rsid w:val="00912CE2"/>
    <w:rsid w:val="00925259"/>
    <w:rsid w:val="00925406"/>
    <w:rsid w:val="00925CFE"/>
    <w:rsid w:val="00927459"/>
    <w:rsid w:val="0092789F"/>
    <w:rsid w:val="00927E19"/>
    <w:rsid w:val="009306D5"/>
    <w:rsid w:val="00940F60"/>
    <w:rsid w:val="0094280A"/>
    <w:rsid w:val="009454BF"/>
    <w:rsid w:val="00945780"/>
    <w:rsid w:val="00946FAC"/>
    <w:rsid w:val="0095163D"/>
    <w:rsid w:val="009521FE"/>
    <w:rsid w:val="009531E0"/>
    <w:rsid w:val="00953939"/>
    <w:rsid w:val="0095396E"/>
    <w:rsid w:val="00954CAB"/>
    <w:rsid w:val="00957249"/>
    <w:rsid w:val="009613D6"/>
    <w:rsid w:val="0096197F"/>
    <w:rsid w:val="00962B2C"/>
    <w:rsid w:val="00963B8A"/>
    <w:rsid w:val="00964205"/>
    <w:rsid w:val="009655EF"/>
    <w:rsid w:val="00966FDE"/>
    <w:rsid w:val="00967B30"/>
    <w:rsid w:val="00971ACE"/>
    <w:rsid w:val="00971B4A"/>
    <w:rsid w:val="0097340F"/>
    <w:rsid w:val="009761D2"/>
    <w:rsid w:val="00976E83"/>
    <w:rsid w:val="009814F3"/>
    <w:rsid w:val="00983819"/>
    <w:rsid w:val="0098472C"/>
    <w:rsid w:val="009849FC"/>
    <w:rsid w:val="009914DA"/>
    <w:rsid w:val="009947EE"/>
    <w:rsid w:val="0099542E"/>
    <w:rsid w:val="009B523F"/>
    <w:rsid w:val="009B585A"/>
    <w:rsid w:val="009C2C44"/>
    <w:rsid w:val="009C7CF2"/>
    <w:rsid w:val="009D45D9"/>
    <w:rsid w:val="009D57E7"/>
    <w:rsid w:val="009D5CD4"/>
    <w:rsid w:val="009D6830"/>
    <w:rsid w:val="009E2514"/>
    <w:rsid w:val="009E48F9"/>
    <w:rsid w:val="009E4E97"/>
    <w:rsid w:val="009F03E4"/>
    <w:rsid w:val="009F0F15"/>
    <w:rsid w:val="009F336A"/>
    <w:rsid w:val="009F6E48"/>
    <w:rsid w:val="00A07FC5"/>
    <w:rsid w:val="00A10C13"/>
    <w:rsid w:val="00A148CD"/>
    <w:rsid w:val="00A15487"/>
    <w:rsid w:val="00A1657A"/>
    <w:rsid w:val="00A1760B"/>
    <w:rsid w:val="00A21D89"/>
    <w:rsid w:val="00A2336F"/>
    <w:rsid w:val="00A30DE9"/>
    <w:rsid w:val="00A315F8"/>
    <w:rsid w:val="00A32413"/>
    <w:rsid w:val="00A33973"/>
    <w:rsid w:val="00A35BEC"/>
    <w:rsid w:val="00A3786A"/>
    <w:rsid w:val="00A37F30"/>
    <w:rsid w:val="00A401F9"/>
    <w:rsid w:val="00A4049F"/>
    <w:rsid w:val="00A42413"/>
    <w:rsid w:val="00A43BF6"/>
    <w:rsid w:val="00A447A5"/>
    <w:rsid w:val="00A447DE"/>
    <w:rsid w:val="00A47A76"/>
    <w:rsid w:val="00A567BA"/>
    <w:rsid w:val="00A64435"/>
    <w:rsid w:val="00A6512B"/>
    <w:rsid w:val="00A654B2"/>
    <w:rsid w:val="00A6569A"/>
    <w:rsid w:val="00A6688D"/>
    <w:rsid w:val="00A66B51"/>
    <w:rsid w:val="00A71712"/>
    <w:rsid w:val="00A73386"/>
    <w:rsid w:val="00A743F7"/>
    <w:rsid w:val="00A7502E"/>
    <w:rsid w:val="00A7585F"/>
    <w:rsid w:val="00A761A0"/>
    <w:rsid w:val="00A76390"/>
    <w:rsid w:val="00A849AA"/>
    <w:rsid w:val="00A8683E"/>
    <w:rsid w:val="00A942E2"/>
    <w:rsid w:val="00A97834"/>
    <w:rsid w:val="00A97E53"/>
    <w:rsid w:val="00AA009B"/>
    <w:rsid w:val="00AA0A08"/>
    <w:rsid w:val="00AA3315"/>
    <w:rsid w:val="00AA7488"/>
    <w:rsid w:val="00AB2EF9"/>
    <w:rsid w:val="00AB3F74"/>
    <w:rsid w:val="00AB4FCA"/>
    <w:rsid w:val="00AB7600"/>
    <w:rsid w:val="00AC0A32"/>
    <w:rsid w:val="00AC0EAE"/>
    <w:rsid w:val="00AC44D9"/>
    <w:rsid w:val="00AC59EF"/>
    <w:rsid w:val="00AD013C"/>
    <w:rsid w:val="00AD126C"/>
    <w:rsid w:val="00AD6011"/>
    <w:rsid w:val="00AD6B34"/>
    <w:rsid w:val="00AD7440"/>
    <w:rsid w:val="00AE5244"/>
    <w:rsid w:val="00AF171D"/>
    <w:rsid w:val="00AF1A71"/>
    <w:rsid w:val="00AF57B5"/>
    <w:rsid w:val="00AF5957"/>
    <w:rsid w:val="00B00F98"/>
    <w:rsid w:val="00B02C81"/>
    <w:rsid w:val="00B0501B"/>
    <w:rsid w:val="00B05D23"/>
    <w:rsid w:val="00B11A65"/>
    <w:rsid w:val="00B11A7C"/>
    <w:rsid w:val="00B12622"/>
    <w:rsid w:val="00B13A4D"/>
    <w:rsid w:val="00B159CC"/>
    <w:rsid w:val="00B24116"/>
    <w:rsid w:val="00B265D1"/>
    <w:rsid w:val="00B3545D"/>
    <w:rsid w:val="00B36F12"/>
    <w:rsid w:val="00B37FA2"/>
    <w:rsid w:val="00B41BF7"/>
    <w:rsid w:val="00B42172"/>
    <w:rsid w:val="00B423ED"/>
    <w:rsid w:val="00B43E42"/>
    <w:rsid w:val="00B446ED"/>
    <w:rsid w:val="00B475C2"/>
    <w:rsid w:val="00B510B8"/>
    <w:rsid w:val="00B55C9E"/>
    <w:rsid w:val="00B55EFE"/>
    <w:rsid w:val="00B56CF6"/>
    <w:rsid w:val="00B60379"/>
    <w:rsid w:val="00B63001"/>
    <w:rsid w:val="00B6336C"/>
    <w:rsid w:val="00B643ED"/>
    <w:rsid w:val="00B65C59"/>
    <w:rsid w:val="00B70024"/>
    <w:rsid w:val="00B70830"/>
    <w:rsid w:val="00B70B52"/>
    <w:rsid w:val="00B761B5"/>
    <w:rsid w:val="00B77752"/>
    <w:rsid w:val="00B82443"/>
    <w:rsid w:val="00B84BF0"/>
    <w:rsid w:val="00B87A76"/>
    <w:rsid w:val="00B90C2F"/>
    <w:rsid w:val="00B9522D"/>
    <w:rsid w:val="00B953AE"/>
    <w:rsid w:val="00BA14F3"/>
    <w:rsid w:val="00BA5838"/>
    <w:rsid w:val="00BA5AF8"/>
    <w:rsid w:val="00BA72E5"/>
    <w:rsid w:val="00BA75FE"/>
    <w:rsid w:val="00BB0814"/>
    <w:rsid w:val="00BB3C44"/>
    <w:rsid w:val="00BC4183"/>
    <w:rsid w:val="00BC6417"/>
    <w:rsid w:val="00BD0209"/>
    <w:rsid w:val="00BD1B24"/>
    <w:rsid w:val="00BD3C93"/>
    <w:rsid w:val="00BD4ACB"/>
    <w:rsid w:val="00BD525F"/>
    <w:rsid w:val="00BD5869"/>
    <w:rsid w:val="00BD6F39"/>
    <w:rsid w:val="00BE1C37"/>
    <w:rsid w:val="00BE6B24"/>
    <w:rsid w:val="00BF18D4"/>
    <w:rsid w:val="00BF34F7"/>
    <w:rsid w:val="00C00E8E"/>
    <w:rsid w:val="00C02D25"/>
    <w:rsid w:val="00C04714"/>
    <w:rsid w:val="00C0685C"/>
    <w:rsid w:val="00C140F8"/>
    <w:rsid w:val="00C201B0"/>
    <w:rsid w:val="00C204C7"/>
    <w:rsid w:val="00C20DB1"/>
    <w:rsid w:val="00C22204"/>
    <w:rsid w:val="00C22609"/>
    <w:rsid w:val="00C227EC"/>
    <w:rsid w:val="00C23A22"/>
    <w:rsid w:val="00C2466B"/>
    <w:rsid w:val="00C30F31"/>
    <w:rsid w:val="00C31DC8"/>
    <w:rsid w:val="00C34FA3"/>
    <w:rsid w:val="00C351EC"/>
    <w:rsid w:val="00C40F7A"/>
    <w:rsid w:val="00C45734"/>
    <w:rsid w:val="00C47FED"/>
    <w:rsid w:val="00C51096"/>
    <w:rsid w:val="00C5237E"/>
    <w:rsid w:val="00C53624"/>
    <w:rsid w:val="00C54B71"/>
    <w:rsid w:val="00C55C7C"/>
    <w:rsid w:val="00C569F9"/>
    <w:rsid w:val="00C5747C"/>
    <w:rsid w:val="00C575A6"/>
    <w:rsid w:val="00C6230B"/>
    <w:rsid w:val="00C64F40"/>
    <w:rsid w:val="00C6577F"/>
    <w:rsid w:val="00C67199"/>
    <w:rsid w:val="00C71B32"/>
    <w:rsid w:val="00C7220B"/>
    <w:rsid w:val="00C742EE"/>
    <w:rsid w:val="00C77294"/>
    <w:rsid w:val="00C81C56"/>
    <w:rsid w:val="00C827CB"/>
    <w:rsid w:val="00C83D4F"/>
    <w:rsid w:val="00C85173"/>
    <w:rsid w:val="00C949F8"/>
    <w:rsid w:val="00CA2FD3"/>
    <w:rsid w:val="00CA337C"/>
    <w:rsid w:val="00CA47CE"/>
    <w:rsid w:val="00CA493B"/>
    <w:rsid w:val="00CA5ECB"/>
    <w:rsid w:val="00CB0B2F"/>
    <w:rsid w:val="00CB3ABE"/>
    <w:rsid w:val="00CB3D02"/>
    <w:rsid w:val="00CB6E41"/>
    <w:rsid w:val="00CB7A8B"/>
    <w:rsid w:val="00CC0771"/>
    <w:rsid w:val="00CC148D"/>
    <w:rsid w:val="00CD0B72"/>
    <w:rsid w:val="00CD2B4B"/>
    <w:rsid w:val="00CD5168"/>
    <w:rsid w:val="00CD64D4"/>
    <w:rsid w:val="00CD67DC"/>
    <w:rsid w:val="00CE069E"/>
    <w:rsid w:val="00CE1061"/>
    <w:rsid w:val="00CF5F74"/>
    <w:rsid w:val="00CF6E4D"/>
    <w:rsid w:val="00CF7220"/>
    <w:rsid w:val="00D01FE8"/>
    <w:rsid w:val="00D066B1"/>
    <w:rsid w:val="00D14A8C"/>
    <w:rsid w:val="00D159DC"/>
    <w:rsid w:val="00D168AE"/>
    <w:rsid w:val="00D206A0"/>
    <w:rsid w:val="00D20D51"/>
    <w:rsid w:val="00D21D5B"/>
    <w:rsid w:val="00D34935"/>
    <w:rsid w:val="00D34B2A"/>
    <w:rsid w:val="00D37B7D"/>
    <w:rsid w:val="00D404AF"/>
    <w:rsid w:val="00D440CF"/>
    <w:rsid w:val="00D441EE"/>
    <w:rsid w:val="00D44349"/>
    <w:rsid w:val="00D443BA"/>
    <w:rsid w:val="00D53E36"/>
    <w:rsid w:val="00D54ACE"/>
    <w:rsid w:val="00D558BE"/>
    <w:rsid w:val="00D569A6"/>
    <w:rsid w:val="00D64805"/>
    <w:rsid w:val="00D67294"/>
    <w:rsid w:val="00D674A0"/>
    <w:rsid w:val="00D67DF3"/>
    <w:rsid w:val="00D67F0B"/>
    <w:rsid w:val="00D7416E"/>
    <w:rsid w:val="00D75031"/>
    <w:rsid w:val="00D76025"/>
    <w:rsid w:val="00D7682E"/>
    <w:rsid w:val="00D821F6"/>
    <w:rsid w:val="00D82298"/>
    <w:rsid w:val="00D85892"/>
    <w:rsid w:val="00D902FB"/>
    <w:rsid w:val="00D91E07"/>
    <w:rsid w:val="00D92308"/>
    <w:rsid w:val="00D92DB3"/>
    <w:rsid w:val="00D9351D"/>
    <w:rsid w:val="00D961B8"/>
    <w:rsid w:val="00DA0116"/>
    <w:rsid w:val="00DA36DB"/>
    <w:rsid w:val="00DA3F74"/>
    <w:rsid w:val="00DA4713"/>
    <w:rsid w:val="00DA47AB"/>
    <w:rsid w:val="00DA4D8E"/>
    <w:rsid w:val="00DB1360"/>
    <w:rsid w:val="00DB1AFB"/>
    <w:rsid w:val="00DB26F2"/>
    <w:rsid w:val="00DB2AD2"/>
    <w:rsid w:val="00DB708B"/>
    <w:rsid w:val="00DC107E"/>
    <w:rsid w:val="00DC4759"/>
    <w:rsid w:val="00DC4C77"/>
    <w:rsid w:val="00DC69FF"/>
    <w:rsid w:val="00DC7BDC"/>
    <w:rsid w:val="00DD488C"/>
    <w:rsid w:val="00DE038A"/>
    <w:rsid w:val="00DE4865"/>
    <w:rsid w:val="00DE4C37"/>
    <w:rsid w:val="00DF0C55"/>
    <w:rsid w:val="00DF31A2"/>
    <w:rsid w:val="00E01DE7"/>
    <w:rsid w:val="00E02AC7"/>
    <w:rsid w:val="00E02CB5"/>
    <w:rsid w:val="00E04A09"/>
    <w:rsid w:val="00E04DA3"/>
    <w:rsid w:val="00E052EF"/>
    <w:rsid w:val="00E06F5D"/>
    <w:rsid w:val="00E10C92"/>
    <w:rsid w:val="00E140DF"/>
    <w:rsid w:val="00E17787"/>
    <w:rsid w:val="00E212E4"/>
    <w:rsid w:val="00E255A6"/>
    <w:rsid w:val="00E25B5C"/>
    <w:rsid w:val="00E34FB7"/>
    <w:rsid w:val="00E35B0A"/>
    <w:rsid w:val="00E3773D"/>
    <w:rsid w:val="00E42FAB"/>
    <w:rsid w:val="00E43267"/>
    <w:rsid w:val="00E44BF7"/>
    <w:rsid w:val="00E462A6"/>
    <w:rsid w:val="00E502A1"/>
    <w:rsid w:val="00E5083E"/>
    <w:rsid w:val="00E54B93"/>
    <w:rsid w:val="00E552AA"/>
    <w:rsid w:val="00E5781F"/>
    <w:rsid w:val="00E60773"/>
    <w:rsid w:val="00E6091C"/>
    <w:rsid w:val="00E7013C"/>
    <w:rsid w:val="00E70FD9"/>
    <w:rsid w:val="00E7444C"/>
    <w:rsid w:val="00E820A0"/>
    <w:rsid w:val="00E829C9"/>
    <w:rsid w:val="00E82C81"/>
    <w:rsid w:val="00E83642"/>
    <w:rsid w:val="00E85826"/>
    <w:rsid w:val="00E8615C"/>
    <w:rsid w:val="00E86FBC"/>
    <w:rsid w:val="00E90DEB"/>
    <w:rsid w:val="00E91DC1"/>
    <w:rsid w:val="00E91F89"/>
    <w:rsid w:val="00E94CBD"/>
    <w:rsid w:val="00E94CE1"/>
    <w:rsid w:val="00E95643"/>
    <w:rsid w:val="00E9580B"/>
    <w:rsid w:val="00E95B2D"/>
    <w:rsid w:val="00E96507"/>
    <w:rsid w:val="00E97D2D"/>
    <w:rsid w:val="00EA048D"/>
    <w:rsid w:val="00EA11BD"/>
    <w:rsid w:val="00EA1A24"/>
    <w:rsid w:val="00EA5763"/>
    <w:rsid w:val="00EB0756"/>
    <w:rsid w:val="00EB20AC"/>
    <w:rsid w:val="00EB23BA"/>
    <w:rsid w:val="00EB36D6"/>
    <w:rsid w:val="00EB4232"/>
    <w:rsid w:val="00EC2478"/>
    <w:rsid w:val="00EC35A1"/>
    <w:rsid w:val="00EC39A6"/>
    <w:rsid w:val="00EC3E53"/>
    <w:rsid w:val="00EC52BB"/>
    <w:rsid w:val="00EC7C00"/>
    <w:rsid w:val="00ED5360"/>
    <w:rsid w:val="00ED70E8"/>
    <w:rsid w:val="00EE050D"/>
    <w:rsid w:val="00EE2DAD"/>
    <w:rsid w:val="00EE53D6"/>
    <w:rsid w:val="00EF02C2"/>
    <w:rsid w:val="00EF11C5"/>
    <w:rsid w:val="00EF6F83"/>
    <w:rsid w:val="00F00AD3"/>
    <w:rsid w:val="00F0267D"/>
    <w:rsid w:val="00F06F96"/>
    <w:rsid w:val="00F15AF7"/>
    <w:rsid w:val="00F17869"/>
    <w:rsid w:val="00F17F3A"/>
    <w:rsid w:val="00F22487"/>
    <w:rsid w:val="00F22F92"/>
    <w:rsid w:val="00F25668"/>
    <w:rsid w:val="00F27055"/>
    <w:rsid w:val="00F312B9"/>
    <w:rsid w:val="00F3131B"/>
    <w:rsid w:val="00F31434"/>
    <w:rsid w:val="00F33F3E"/>
    <w:rsid w:val="00F34568"/>
    <w:rsid w:val="00F44FF4"/>
    <w:rsid w:val="00F460DB"/>
    <w:rsid w:val="00F52175"/>
    <w:rsid w:val="00F52CCB"/>
    <w:rsid w:val="00F56DD6"/>
    <w:rsid w:val="00F60346"/>
    <w:rsid w:val="00F611DF"/>
    <w:rsid w:val="00F613A4"/>
    <w:rsid w:val="00F665D5"/>
    <w:rsid w:val="00F71A0F"/>
    <w:rsid w:val="00F74842"/>
    <w:rsid w:val="00F74AE0"/>
    <w:rsid w:val="00F7576B"/>
    <w:rsid w:val="00F75EBF"/>
    <w:rsid w:val="00F763E5"/>
    <w:rsid w:val="00F768A3"/>
    <w:rsid w:val="00F77D00"/>
    <w:rsid w:val="00F81852"/>
    <w:rsid w:val="00F83EA4"/>
    <w:rsid w:val="00F84147"/>
    <w:rsid w:val="00F843EA"/>
    <w:rsid w:val="00F87258"/>
    <w:rsid w:val="00F87881"/>
    <w:rsid w:val="00F9053E"/>
    <w:rsid w:val="00F907D0"/>
    <w:rsid w:val="00F91300"/>
    <w:rsid w:val="00F92E06"/>
    <w:rsid w:val="00F93A6A"/>
    <w:rsid w:val="00F954EB"/>
    <w:rsid w:val="00F95EEE"/>
    <w:rsid w:val="00F96C4B"/>
    <w:rsid w:val="00FA0ADE"/>
    <w:rsid w:val="00FA135F"/>
    <w:rsid w:val="00FA369B"/>
    <w:rsid w:val="00FA6FE3"/>
    <w:rsid w:val="00FC2665"/>
    <w:rsid w:val="00FC37AB"/>
    <w:rsid w:val="00FC419A"/>
    <w:rsid w:val="00FC49A7"/>
    <w:rsid w:val="00FC5C19"/>
    <w:rsid w:val="00FC7E2C"/>
    <w:rsid w:val="00FD1B4F"/>
    <w:rsid w:val="00FD1B97"/>
    <w:rsid w:val="00FD70A6"/>
    <w:rsid w:val="00FE0245"/>
    <w:rsid w:val="00FE30F6"/>
    <w:rsid w:val="00FE6CEC"/>
    <w:rsid w:val="00FE732B"/>
    <w:rsid w:val="00FE77D1"/>
    <w:rsid w:val="00FE7A42"/>
    <w:rsid w:val="00FE7E9F"/>
    <w:rsid w:val="00FF2890"/>
    <w:rsid w:val="00FF30DF"/>
    <w:rsid w:val="00FF44D9"/>
    <w:rsid w:val="00FF472D"/>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1EE"/>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paragraph" w:styleId="NormalWeb">
    <w:name w:val="Normal (Web)"/>
    <w:basedOn w:val="Normal"/>
    <w:uiPriority w:val="99"/>
    <w:semiHidden/>
    <w:unhideWhenUsed/>
    <w:rsid w:val="00237FFD"/>
  </w:style>
  <w:style w:type="character" w:styleId="UnresolvedMention">
    <w:name w:val="Unresolved Mention"/>
    <w:basedOn w:val="DefaultParagraphFont"/>
    <w:uiPriority w:val="99"/>
    <w:semiHidden/>
    <w:unhideWhenUsed/>
    <w:rsid w:val="001A01FB"/>
    <w:rPr>
      <w:color w:val="605E5C"/>
      <w:shd w:val="clear" w:color="auto" w:fill="E1DFDD"/>
    </w:rPr>
  </w:style>
  <w:style w:type="character" w:styleId="PlaceholderText">
    <w:name w:val="Placeholder Text"/>
    <w:basedOn w:val="DefaultParagraphFont"/>
    <w:uiPriority w:val="99"/>
    <w:semiHidden/>
    <w:rsid w:val="008F1C3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github.com/ArdeleanRichard/Clustering-Validity" TargetMode="Externa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hyperlink" Target="https://cluster-validity-indices.readthedocs.io/en/latest/_autosummary/cvi.modules.html" TargetMode="External"/><Relationship Id="rId11" Type="http://schemas.openxmlformats.org/officeDocument/2006/relationships/image" Target="media/image5.png"/><Relationship Id="rId5" Type="http://schemas.openxmlformats.org/officeDocument/2006/relationships/hyperlink" Target="mailto:ardeleaneugenrichard@gmail.com"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675</TotalTime>
  <Pages>36</Pages>
  <Words>64152</Words>
  <Characters>365672</Characters>
  <Application>Microsoft Office Word</Application>
  <DocSecurity>0</DocSecurity>
  <Lines>3047</Lines>
  <Paragraphs>8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2287</cp:revision>
  <dcterms:created xsi:type="dcterms:W3CDTF">2025-01-20T19:30:00Z</dcterms:created>
  <dcterms:modified xsi:type="dcterms:W3CDTF">2025-11-18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ow9qrWwI"/&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